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12E4C4EC"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lobally, biodiversity at multiple levels of organization is 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0955D0">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7990575E"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sidR="00B87FEB">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E801CA">
        <w:rPr>
          <w:rFonts w:ascii="Times New Roman" w:eastAsia="Times New Roman" w:hAnsi="Times New Roman" w:cs="Times New Roman"/>
          <w:sz w:val="24"/>
          <w:szCs w:val="24"/>
        </w:rPr>
        <w:t xml:space="preserve"> for conservation efforts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E801CA">
        <w:rPr>
          <w:rFonts w:ascii="Times New Roman" w:eastAsia="Times New Roman" w:hAnsi="Times New Roman" w:cs="Times New Roman"/>
          <w:sz w:val="24"/>
          <w:szCs w:val="24"/>
        </w:rPr>
        <w:t>More specifically, 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F424FD">
        <w:rPr>
          <w:rFonts w:ascii="Times New Roman" w:eastAsia="Times New Roman" w:hAnsi="Times New Roman" w:cs="Times New Roman"/>
          <w:sz w:val="24"/>
          <w:szCs w:val="24"/>
        </w:rPr>
        <w:t>The historically spatial focus of landscape genetics, where sampling and/or analysis is done 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may limit the quality and usefulness of inferenc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D</w:t>
      </w:r>
      <w:r w:rsidR="008375B6">
        <w:rPr>
          <w:rFonts w:ascii="Times New Roman" w:eastAsia="Times New Roman" w:hAnsi="Times New Roman" w:cs="Times New Roman"/>
          <w:sz w:val="24"/>
          <w:szCs w:val="24"/>
        </w:rPr>
        <w:t xml:space="preserve">emographically dynamic systems, </w:t>
      </w:r>
      <w:r w:rsidR="000955D0">
        <w:rPr>
          <w:rFonts w:ascii="Times New Roman" w:eastAsia="Times New Roman" w:hAnsi="Times New Roman" w:cs="Times New Roman"/>
          <w:sz w:val="24"/>
          <w:szCs w:val="24"/>
        </w:rPr>
        <w:t xml:space="preserve">such as </w:t>
      </w:r>
      <w:r w:rsidR="007466CC" w:rsidRPr="00295FF4">
        <w:rPr>
          <w:rFonts w:ascii="Times New Roman" w:eastAsia="Times New Roman" w:hAnsi="Times New Roman" w:cs="Times New Roman"/>
          <w:sz w:val="24"/>
          <w:szCs w:val="24"/>
        </w:rPr>
        <w:t xml:space="preserve">outbreaks, invasions and species declines </w:t>
      </w:r>
      <w:r w:rsidR="000955D0">
        <w:rPr>
          <w:rFonts w:ascii="Times New Roman" w:eastAsia="Times New Roman" w:hAnsi="Times New Roman" w:cs="Times New Roman"/>
          <w:sz w:val="24"/>
          <w:szCs w:val="24"/>
        </w:rPr>
        <w:t xml:space="preserve">especially </w:t>
      </w:r>
      <w:r w:rsidR="007466CC" w:rsidRPr="00295FF4">
        <w:rPr>
          <w:rFonts w:ascii="Times New Roman" w:eastAsia="Times New Roman" w:hAnsi="Times New Roman" w:cs="Times New Roman"/>
          <w:sz w:val="24"/>
          <w:szCs w:val="24"/>
        </w:rPr>
        <w:t xml:space="preserve">require </w:t>
      </w:r>
      <w:r w:rsidR="008375B6">
        <w:rPr>
          <w:rFonts w:ascii="Times New Roman" w:eastAsia="Times New Roman" w:hAnsi="Times New Roman" w:cs="Times New Roman"/>
          <w:sz w:val="24"/>
          <w:szCs w:val="24"/>
        </w:rPr>
        <w:t>both a spatial and a temporal perspective</w:t>
      </w:r>
      <w:r w:rsidR="007466CC" w:rsidRPr="00295FF4">
        <w:rPr>
          <w:rFonts w:ascii="Times New Roman" w:eastAsia="Times New Roman" w:hAnsi="Times New Roman" w:cs="Times New Roman"/>
          <w:sz w:val="24"/>
          <w:szCs w:val="24"/>
        </w:rPr>
        <w:t xml:space="preserve">. </w:t>
      </w:r>
    </w:p>
    <w:p w14:paraId="11BB61DC" w14:textId="67CC9FDB" w:rsidR="00886D97"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t xml:space="preserve">For example, spatio-temporal genetic studies have led to a better understanding of the invasion history of a major diseases vector 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850FB4">
        <w:rPr>
          <w:rFonts w:ascii="Times New Roman" w:eastAsia="Times New Roman" w:hAnsi="Times New Roman" w:cs="Times New Roman"/>
          <w:sz w:val="24"/>
          <w:szCs w:val="24"/>
        </w:rPr>
        <w:t xml:space="preserve">fragmentation on </w:t>
      </w:r>
      <w:r w:rsidR="00706123">
        <w:rPr>
          <w:rFonts w:ascii="Times New Roman" w:eastAsia="Times New Roman" w:hAnsi="Times New Roman" w:cs="Times New Roman"/>
          <w:sz w:val="24"/>
          <w:szCs w:val="24"/>
        </w:rPr>
        <w:t>a</w:t>
      </w:r>
      <w:r w:rsidR="00850FB4">
        <w:rPr>
          <w:rFonts w:ascii="Times New Roman" w:eastAsia="Times New Roman" w:hAnsi="Times New Roman" w:cs="Times New Roman"/>
          <w:sz w:val="24"/>
          <w:szCs w:val="24"/>
        </w:rPr>
        <w:t xml:space="preserve"> food web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assessing change in spatial genetic variation through time </w:t>
      </w:r>
      <w:r w:rsidR="0020343C" w:rsidRPr="00295FF4">
        <w:rPr>
          <w:rFonts w:ascii="Times New Roman" w:eastAsia="Times New Roman" w:hAnsi="Times New Roman" w:cs="Times New Roman"/>
          <w:sz w:val="24"/>
          <w:szCs w:val="24"/>
        </w:rPr>
        <w:t>is 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r w:rsidR="00886D97">
        <w:rPr>
          <w:rFonts w:ascii="Times New Roman" w:eastAsia="Times New Roman" w:hAnsi="Times New Roman" w:cs="Times New Roman"/>
          <w:sz w:val="24"/>
          <w:szCs w:val="24"/>
        </w:rPr>
        <w:t xml:space="preserve">Nonetheless, it remains important to develop the capacity to identify changes in genetic diversity through time, specifically when searching for signals of </w:t>
      </w:r>
      <w:r w:rsidR="001E570D">
        <w:rPr>
          <w:rFonts w:ascii="Times New Roman" w:eastAsia="Times New Roman" w:hAnsi="Times New Roman" w:cs="Times New Roman"/>
          <w:sz w:val="24"/>
          <w:szCs w:val="24"/>
        </w:rPr>
        <w:t>recent demographic</w:t>
      </w:r>
      <w:r w:rsidR="00F73330">
        <w:rPr>
          <w:rFonts w:ascii="Times New Roman" w:eastAsia="Times New Roman" w:hAnsi="Times New Roman" w:cs="Times New Roman"/>
          <w:sz w:val="24"/>
          <w:szCs w:val="24"/>
        </w:rPr>
        <w:t xml:space="preserve"> changes in the context of ongoing worldwide biodiversity loss</w:t>
      </w:r>
      <w:r w:rsidR="00886D97">
        <w:rPr>
          <w:rFonts w:ascii="Times New Roman" w:eastAsia="Times New Roman" w:hAnsi="Times New Roman" w:cs="Times New Roman"/>
          <w:sz w:val="24"/>
          <w:szCs w:val="24"/>
        </w:rPr>
        <w:t>.</w:t>
      </w:r>
    </w:p>
    <w:p w14:paraId="23324154" w14:textId="37F9F9DE"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w:t>
      </w:r>
      <w:r w:rsidR="00F73330">
        <w:rPr>
          <w:rFonts w:ascii="Times New Roman" w:eastAsia="Times New Roman" w:hAnsi="Times New Roman" w:cs="Times New Roman"/>
          <w:sz w:val="24"/>
          <w:szCs w:val="24"/>
        </w:rPr>
        <w:t xml:space="preserve"> unfortunately</w:t>
      </w:r>
      <w:r w:rsidR="007B643B"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observe these effects through their population genetic legacies</w:t>
      </w:r>
      <w:r w:rsidR="00F27778">
        <w:rPr>
          <w:rFonts w:ascii="Times New Roman" w:eastAsia="Times New Roman" w:hAnsi="Times New Roman" w:cs="Times New Roman"/>
          <w:sz w:val="24"/>
          <w:szCs w:val="24"/>
        </w:rPr>
        <w:t xml:space="preserve"> </w:t>
      </w:r>
      <w:r w:rsidR="00F27778">
        <w:rPr>
          <w:rFonts w:ascii="Times New Roman" w:eastAsia="Times New Roman" w:hAnsi="Times New Roman" w:cs="Times New Roman"/>
          <w:sz w:val="24"/>
          <w:szCs w:val="24"/>
        </w:rPr>
        <w:fldChar w:fldCharType="begin" w:fldLock="1"/>
      </w:r>
      <w:r w:rsidR="000A5079">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F27778">
        <w:rPr>
          <w:rFonts w:ascii="Times New Roman" w:eastAsia="Times New Roman" w:hAnsi="Times New Roman" w:cs="Times New Roman"/>
          <w:sz w:val="24"/>
          <w:szCs w:val="24"/>
        </w:rPr>
        <w:fldChar w:fldCharType="separate"/>
      </w:r>
      <w:r w:rsidR="00F27778" w:rsidRPr="00F27778">
        <w:rPr>
          <w:rFonts w:ascii="Times New Roman" w:eastAsia="Times New Roman" w:hAnsi="Times New Roman" w:cs="Times New Roman"/>
          <w:noProof/>
          <w:sz w:val="24"/>
          <w:szCs w:val="24"/>
        </w:rPr>
        <w:t>(Banks et al., 2013)</w:t>
      </w:r>
      <w:r w:rsidR="00F27778">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enetic legacies may not be detectable as rapidly as the demographic consequences of change</w:t>
      </w:r>
      <w:r w:rsidR="008410E8">
        <w:rPr>
          <w:rFonts w:ascii="Times New Roman" w:eastAsia="Times New Roman" w:hAnsi="Times New Roman" w:cs="Times New Roman"/>
          <w:sz w:val="24"/>
          <w:szCs w:val="24"/>
        </w:rPr>
        <w:t>,</w:t>
      </w:r>
      <w:r w:rsidR="007B643B" w:rsidRPr="00295FF4">
        <w:rPr>
          <w:rFonts w:ascii="Times New Roman" w:eastAsia="Times New Roman" w:hAnsi="Times New Roman" w:cs="Times New Roman"/>
          <w:sz w:val="24"/>
          <w:szCs w:val="24"/>
        </w:rPr>
        <w:t xml:space="preserv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136C7B">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w:t>
      </w:r>
      <w:r w:rsidR="00634B5A" w:rsidRPr="00295FF4">
        <w:rPr>
          <w:rFonts w:ascii="Times New Roman" w:eastAsia="Times New Roman" w:hAnsi="Times New Roman" w:cs="Times New Roman"/>
          <w:sz w:val="24"/>
          <w:szCs w:val="24"/>
        </w:rPr>
        <w:lastRenderedPageBreak/>
        <w:t>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3A81AE91" w14:textId="65F03EA1"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simulation-based frameworks may be used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 xml:space="preserve">erentiation metrics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lastRenderedPageBreak/>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F02E66">
        <w:rPr>
          <w:rFonts w:ascii="Times New Roman" w:eastAsia="Times New Roman" w:hAnsi="Times New Roman" w:cs="Times New Roman"/>
          <w:sz w:val="24"/>
          <w:szCs w:val="24"/>
        </w:rPr>
        <w:t xml:space="preserve">, but is highly necessary. </w:t>
      </w:r>
    </w:p>
    <w:p w14:paraId="0C586068" w14:textId="4AE496CF" w:rsidR="00F02E66" w:rsidRPr="001C38DB" w:rsidRDefault="00FF669A"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here are many situations where such as detection would prove precious. For example, w</w:t>
      </w:r>
      <w:r w:rsidR="00F02E66">
        <w:rPr>
          <w:rFonts w:ascii="Times New Roman" w:eastAsia="Times New Roman" w:hAnsi="Times New Roman" w:cs="Times New Roman"/>
          <w:sz w:val="24"/>
          <w:szCs w:val="24"/>
        </w:rPr>
        <w:t>e could use such a framework to identify</w:t>
      </w:r>
      <w:r>
        <w:rPr>
          <w:rFonts w:ascii="Times New Roman" w:eastAsia="Times New Roman" w:hAnsi="Times New Roman" w:cs="Times New Roman"/>
          <w:sz w:val="24"/>
          <w:szCs w:val="24"/>
        </w:rPr>
        <w:t xml:space="preserve"> which previously sampled populations have undergone significant genetic changes, after a major weather event could have led to </w:t>
      </w:r>
      <w:r w:rsidR="00CB560E">
        <w:rPr>
          <w:rFonts w:ascii="Times New Roman" w:eastAsia="Times New Roman" w:hAnsi="Times New Roman" w:cs="Times New Roman"/>
          <w:sz w:val="24"/>
          <w:szCs w:val="24"/>
        </w:rPr>
        <w:t xml:space="preserve">higher mortality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A13D2D">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or immigration</w:t>
      </w:r>
      <w:r w:rsidR="00E05108">
        <w:rPr>
          <w:rFonts w:ascii="Times New Roman" w:eastAsia="Times New Roman" w:hAnsi="Times New Roman" w:cs="Times New Roman"/>
          <w:sz w:val="24"/>
          <w:szCs w:val="24"/>
        </w:rPr>
        <w:t xml:space="preserve"> from distantly related populations</w:t>
      </w:r>
      <w:r w:rsidR="00CC5AFB">
        <w:rPr>
          <w:rFonts w:ascii="Times New Roman" w:eastAsia="Times New Roman" w:hAnsi="Times New Roman" w:cs="Times New Roman"/>
          <w:sz w:val="24"/>
          <w:szCs w:val="24"/>
        </w:rPr>
        <w:t xml:space="preserve">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E05108">
        <w:rPr>
          <w:rFonts w:ascii="Times New Roman" w:eastAsia="Times New Roman" w:hAnsi="Times New Roman" w:cs="Times New Roman"/>
          <w:sz w:val="24"/>
          <w:szCs w:val="24"/>
        </w:rPr>
        <w:t>,</w:t>
      </w:r>
      <w:r w:rsidR="00CB560E">
        <w:rPr>
          <w:rFonts w:ascii="Times New Roman" w:eastAsia="Times New Roman" w:hAnsi="Times New Roman" w:cs="Times New Roman"/>
          <w:sz w:val="24"/>
          <w:szCs w:val="24"/>
        </w:rPr>
        <w:t xml:space="preserve"> through </w:t>
      </w:r>
      <w:r w:rsidR="00D2058D">
        <w:rPr>
          <w:rFonts w:ascii="Times New Roman" w:eastAsia="Times New Roman" w:hAnsi="Times New Roman" w:cs="Times New Roman"/>
          <w:sz w:val="24"/>
          <w:szCs w:val="24"/>
        </w:rPr>
        <w:t>long-</w:t>
      </w:r>
      <w:r>
        <w:rPr>
          <w:rFonts w:ascii="Times New Roman" w:eastAsia="Times New Roman" w:hAnsi="Times New Roman" w:cs="Times New Roman"/>
          <w:sz w:val="24"/>
          <w:szCs w:val="24"/>
        </w:rPr>
        <w:t xml:space="preserve">distance dispersal </w:t>
      </w:r>
      <w:r w:rsidR="00F11CC4">
        <w:rPr>
          <w:rFonts w:ascii="Times New Roman" w:eastAsia="Times New Roman" w:hAnsi="Times New Roman" w:cs="Times New Roman"/>
          <w:sz w:val="24"/>
          <w:szCs w:val="24"/>
        </w:rPr>
        <w:t>events</w:t>
      </w:r>
      <w:r>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or a large spawning event</w:t>
      </w:r>
      <w:r w:rsidR="00CB560E">
        <w:rPr>
          <w:rFonts w:ascii="Times New Roman" w:eastAsia="Times New Roman" w:hAnsi="Times New Roman" w:cs="Times New Roman"/>
          <w:sz w:val="24"/>
          <w:szCs w:val="24"/>
        </w:rPr>
        <w:t>, to ha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CC5AFB">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 Segura-García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genetic diversities</w:t>
      </w:r>
      <w:r w:rsidR="00CB560E">
        <w:rPr>
          <w:rFonts w:ascii="Times New Roman" w:eastAsia="Times New Roman" w:hAnsi="Times New Roman" w:cs="Times New Roman"/>
          <w:sz w:val="24"/>
          <w:szCs w:val="24"/>
        </w:rPr>
        <w:t xml:space="preserve"> of </w:t>
      </w:r>
      <w:r w:rsidR="00EE4532">
        <w:rPr>
          <w:rFonts w:ascii="Times New Roman" w:eastAsia="Times New Roman" w:hAnsi="Times New Roman" w:cs="Times New Roman"/>
          <w:sz w:val="24"/>
          <w:szCs w:val="24"/>
        </w:rPr>
        <w:t xml:space="preserve">populations have changed after facing </w:t>
      </w:r>
      <w:r>
        <w:rPr>
          <w:rFonts w:ascii="Times New Roman" w:eastAsia="Times New Roman" w:hAnsi="Times New Roman" w:cs="Times New Roman"/>
          <w:sz w:val="24"/>
          <w:szCs w:val="24"/>
        </w:rPr>
        <w:t xml:space="preserve">intense </w:t>
      </w:r>
      <w:r w:rsidR="00EE4532">
        <w:rPr>
          <w:rFonts w:ascii="Times New Roman" w:eastAsia="Times New Roman" w:hAnsi="Times New Roman" w:cs="Times New Roman"/>
          <w:sz w:val="24"/>
          <w:szCs w:val="24"/>
        </w:rPr>
        <w:t xml:space="preserve">and heterogeneous </w:t>
      </w:r>
      <w:r>
        <w:rPr>
          <w:rFonts w:ascii="Times New Roman" w:eastAsia="Times New Roman" w:hAnsi="Times New Roman" w:cs="Times New Roman"/>
          <w:sz w:val="24"/>
          <w:szCs w:val="24"/>
        </w:rPr>
        <w:t>anthropogenic pressure</w:t>
      </w:r>
      <w:r w:rsidR="00322EF1">
        <w:rPr>
          <w:rFonts w:ascii="Times New Roman" w:eastAsia="Times New Roman" w:hAnsi="Times New Roman" w:cs="Times New Roman"/>
          <w:sz w:val="24"/>
          <w:szCs w:val="24"/>
        </w:rPr>
        <w:t>,</w:t>
      </w:r>
      <w:r w:rsidR="00EE4532">
        <w:rPr>
          <w:rFonts w:ascii="Times New Roman" w:eastAsia="Times New Roman" w:hAnsi="Times New Roman" w:cs="Times New Roman"/>
          <w:sz w:val="24"/>
          <w:szCs w:val="24"/>
        </w:rPr>
        <w:t xml:space="preserve"> such as habitat fragmentation</w:t>
      </w:r>
      <w:r w:rsidR="001C38DB">
        <w:rPr>
          <w:rFonts w:ascii="Times New Roman" w:eastAsia="Times New Roman" w:hAnsi="Times New Roman" w:cs="Times New Roman"/>
          <w:sz w:val="24"/>
          <w:szCs w:val="24"/>
        </w:rPr>
        <w:t xml:space="preserve"> and alteration</w:t>
      </w:r>
      <w:r>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Detecting atypical change in the genetic diversity of populations in all those examples could help with better management, including the prioritization of conservation or mitigation efforts.</w:t>
      </w:r>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w:t>
      </w:r>
      <w:r w:rsidR="00D01E4D" w:rsidRPr="00295FF4">
        <w:rPr>
          <w:rFonts w:ascii="Times New Roman" w:eastAsia="Times New Roman" w:hAnsi="Times New Roman" w:cs="Times New Roman"/>
          <w:sz w:val="24"/>
          <w:szCs w:val="24"/>
        </w:rPr>
        <w:lastRenderedPageBreak/>
        <w:t xml:space="preserve">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7641E675"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provide sensible information to policy-makers and managers</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detection of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59331A00"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w:t>
      </w:r>
      <w:r w:rsidR="00A84ED9">
        <w:rPr>
          <w:rFonts w:ascii="Times New Roman" w:eastAsia="Times New Roman" w:hAnsi="Times New Roman" w:cs="Times New Roman"/>
          <w:sz w:val="24"/>
          <w:szCs w:val="24"/>
          <w:lang w:val="en-GB"/>
        </w:rPr>
        <w:t xml:space="preserve">did 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307D47F3"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One of the most crucial steps in this comparison is to evaluate the significance of the change. Indeed, without a mean to determine adequate significance thresholds for their analyses, decision</w:t>
      </w:r>
      <w:r w:rsidR="00D2058D">
        <w:rPr>
          <w:rFonts w:ascii="Times New Roman" w:eastAsia="Times New Roman" w:hAnsi="Times New Roman" w:cs="Times New Roman"/>
          <w:sz w:val="24"/>
          <w:szCs w:val="24"/>
          <w:lang w:val="en-GB"/>
        </w:rPr>
        <w:t>-</w:t>
      </w:r>
      <w:r w:rsidRPr="00295FF4">
        <w:rPr>
          <w:rFonts w:ascii="Times New Roman" w:eastAsia="Times New Roman" w:hAnsi="Times New Roman" w:cs="Times New Roman"/>
          <w:sz w:val="24"/>
          <w:szCs w:val="24"/>
          <w:lang w:val="en-GB"/>
        </w:rPr>
        <w:t>makers and researchers would be left to arbitrarily set thresholds for what constitute</w:t>
      </w:r>
      <w:r w:rsidR="00D2058D">
        <w:rPr>
          <w:rFonts w:ascii="Times New Roman" w:eastAsia="Times New Roman" w:hAnsi="Times New Roman" w:cs="Times New Roman"/>
          <w:sz w:val="24"/>
          <w:szCs w:val="24"/>
          <w:lang w:val="en-GB"/>
        </w:rPr>
        <w:t>s</w:t>
      </w:r>
      <w:r w:rsidRPr="00295FF4">
        <w:rPr>
          <w:rFonts w:ascii="Times New Roman" w:eastAsia="Times New Roman" w:hAnsi="Times New Roman" w:cs="Times New Roman"/>
          <w:sz w:val="24"/>
          <w:szCs w:val="24"/>
          <w:lang w:val="en-GB"/>
        </w:rPr>
        <w:t xml:space="preserve"> change for their specific genetic dataset. Permutation-based approaches can be used to generate a distribution of values against which an observed value (here temporal change in genetic diversity) can be compared. </w:t>
      </w:r>
      <w:r w:rsidRPr="00295FF4">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F53A6" w:rsidRPr="002F53A6">
        <w:rPr>
          <w:rFonts w:ascii="Times New Roman" w:eastAsia="Times New Roman" w:hAnsi="Times New Roman" w:cs="Times New Roman"/>
          <w:sz w:val="24"/>
          <w:szCs w:val="24"/>
          <w:lang w:val="en-GB"/>
        </w:rPr>
        <w:t>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sidR="00131E2F">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w:t>
      </w:r>
      <w:r w:rsidR="003E71A5">
        <w:rPr>
          <w:rFonts w:ascii="Times New Roman" w:eastAsia="Times New Roman" w:hAnsi="Times New Roman" w:cs="Times New Roman"/>
          <w:sz w:val="24"/>
          <w:szCs w:val="24"/>
          <w:lang w:val="en-GB"/>
        </w:rPr>
        <w:t xml:space="preserve">genotypic </w:t>
      </w:r>
      <w:r w:rsidR="002F53A6">
        <w:rPr>
          <w:rFonts w:ascii="Times New Roman" w:eastAsia="Times New Roman" w:hAnsi="Times New Roman" w:cs="Times New Roman"/>
          <w:sz w:val="24"/>
          <w:szCs w:val="24"/>
          <w:lang w:val="en-GB"/>
        </w:rPr>
        <w:t>matrices</w:t>
      </w:r>
      <w:r w:rsidR="003E71A5">
        <w:rPr>
          <w:rFonts w:ascii="Times New Roman" w:eastAsia="Times New Roman" w:hAnsi="Times New Roman" w:cs="Times New Roman"/>
          <w:sz w:val="24"/>
          <w:szCs w:val="24"/>
          <w:lang w:val="en-GB"/>
        </w:rPr>
        <w:t>.</w:t>
      </w:r>
      <w:r w:rsidR="00131E2F">
        <w:rPr>
          <w:rFonts w:ascii="Times New Roman" w:eastAsia="Times New Roman" w:hAnsi="Times New Roman" w:cs="Times New Roman"/>
          <w:sz w:val="24"/>
          <w:szCs w:val="24"/>
          <w:lang w:val="en-GB"/>
        </w:rPr>
        <w:t xml:space="preserve"> </w:t>
      </w:r>
    </w:p>
    <w:p w14:paraId="52F3986E" w14:textId="779F2B10" w:rsidR="00AF3E77" w:rsidRPr="00D92DB8" w:rsidRDefault="00AF3E77"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Ther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r w:rsidR="00B63A97">
        <w:rPr>
          <w:rFonts w:ascii="Times New Roman" w:eastAsia="Times New Roman" w:hAnsi="Times New Roman" w:cs="Times New Roman"/>
          <w:sz w:val="24"/>
          <w:szCs w:val="24"/>
          <w:lang w:val="en-GB"/>
        </w:rPr>
        <w:t>make the correct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We chose to permute a </w:t>
      </w:r>
      <w:r w:rsidRPr="0007763B">
        <w:rPr>
          <w:rFonts w:ascii="Times New Roman" w:eastAsia="Times New Roman" w:hAnsi="Times New Roman" w:cs="Times New Roman"/>
          <w:sz w:val="24"/>
          <w:szCs w:val="24"/>
          <w:lang w:val="en-GB"/>
        </w:rPr>
        <w:t>locus</w:t>
      </w:r>
      <w:r>
        <w:rPr>
          <w:rFonts w:ascii="Times New Roman" w:eastAsia="Times New Roman" w:hAnsi="Times New Roman" w:cs="Times New Roman"/>
          <w:sz w:val="24"/>
          <w:szCs w:val="24"/>
          <w:lang w:val="en-GB"/>
        </w:rPr>
        <w:t xml:space="preserve"> with another</w:t>
      </w:r>
      <w:r w:rsidRPr="0007763B">
        <w:rPr>
          <w:rFonts w:ascii="Times New Roman" w:eastAsia="Times New Roman" w:hAnsi="Times New Roman" w:cs="Times New Roman"/>
          <w:sz w:val="24"/>
          <w:szCs w:val="24"/>
          <w:lang w:val="en-GB"/>
        </w:rPr>
        <w:t xml:space="preserve"> in the same way in both </w:t>
      </w:r>
      <w:r>
        <w:rPr>
          <w:rFonts w:ascii="Times New Roman" w:eastAsia="Times New Roman" w:hAnsi="Times New Roman" w:cs="Times New Roman"/>
          <w:sz w:val="24"/>
          <w:szCs w:val="24"/>
          <w:lang w:val="en-GB"/>
        </w:rPr>
        <w:t>temporal datasets</w:t>
      </w:r>
      <w:r w:rsidR="004306AD">
        <w:rPr>
          <w:rFonts w:ascii="Times New Roman" w:eastAsia="Times New Roman" w:hAnsi="Times New Roman" w:cs="Times New Roman"/>
          <w:sz w:val="24"/>
          <w:szCs w:val="24"/>
          <w:lang w:val="en-GB"/>
        </w:rPr>
        <w:t>, as it was highlighted as the best permutation method for community composition data (here loci replace species)</w:t>
      </w:r>
      <w:r>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and because it was the only one which provided sensible performance in our </w:t>
      </w:r>
      <w:r w:rsidR="004306AD">
        <w:rPr>
          <w:rFonts w:ascii="Times New Roman" w:eastAsia="Times New Roman" w:hAnsi="Times New Roman" w:cs="Times New Roman"/>
          <w:sz w:val="24"/>
          <w:szCs w:val="24"/>
          <w:lang w:val="en-GB"/>
        </w:rPr>
        <w:lastRenderedPageBreak/>
        <w:t>early testing of TGI</w:t>
      </w:r>
      <w:r w:rsidR="008268BA">
        <w:rPr>
          <w:rFonts w:ascii="Times New Roman" w:eastAsia="Times New Roman" w:hAnsi="Times New Roman" w:cs="Times New Roman"/>
          <w:sz w:val="24"/>
          <w:szCs w:val="24"/>
          <w:lang w:val="en-GB"/>
        </w:rPr>
        <w:t xml:space="preserve"> (the other permutation approaches would never detect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28F3DD3"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0" w:name="_Toc471728242"/>
      <w:bookmarkStart w:id="1"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0"/>
      <w:bookmarkEnd w:id="1"/>
    </w:p>
    <w:p w14:paraId="1ECE0643" w14:textId="02466D5A"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represent</w:t>
      </w:r>
      <w:r w:rsidR="00C74EA1">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lastRenderedPageBreak/>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specified.</w:t>
      </w:r>
    </w:p>
    <w:p w14:paraId="32CD2D77" w14:textId="62DDC739"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77546C82" w:rsidR="00910194" w:rsidRDefault="008647FB"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chose to simulate </w:t>
      </w:r>
      <w:r w:rsidR="00910194">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from a diverged population to our landscape, as a </w:t>
      </w:r>
      <w:r w:rsidR="00C74EA1">
        <w:rPr>
          <w:rFonts w:ascii="Times New Roman" w:eastAsia="Times New Roman" w:hAnsi="Times New Roman" w:cs="Times New Roman"/>
          <w:sz w:val="24"/>
          <w:szCs w:val="24"/>
          <w:lang w:val="en-GB"/>
        </w:rPr>
        <w:t xml:space="preserve">punctual </w:t>
      </w:r>
      <w:r>
        <w:rPr>
          <w:rFonts w:ascii="Times New Roman" w:eastAsia="Times New Roman" w:hAnsi="Times New Roman" w:cs="Times New Roman"/>
          <w:sz w:val="24"/>
          <w:szCs w:val="24"/>
          <w:lang w:val="en-GB"/>
        </w:rPr>
        <w:t>demographic event</w:t>
      </w:r>
      <w:r w:rsidR="00C74EA1">
        <w:rPr>
          <w:rFonts w:ascii="Times New Roman" w:eastAsia="Times New Roman" w:hAnsi="Times New Roman" w:cs="Times New Roman"/>
          <w:sz w:val="24"/>
          <w:szCs w:val="24"/>
          <w:lang w:val="en-GB"/>
        </w:rPr>
        <w:t xml:space="preserve"> affecting part of our landscape</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In simulating </w:t>
      </w:r>
      <w:r w:rsidR="00910194" w:rsidRPr="0007763B">
        <w:rPr>
          <w:rFonts w:ascii="Times New Roman" w:eastAsia="Times New Roman" w:hAnsi="Times New Roman" w:cs="Times New Roman"/>
          <w:sz w:val="24"/>
          <w:szCs w:val="24"/>
          <w:lang w:val="en-GB"/>
        </w:rPr>
        <w:t>immigration</w:t>
      </w:r>
      <w:r w:rsidR="00910194">
        <w:rPr>
          <w:rFonts w:ascii="Times New Roman" w:eastAsia="Times New Roman" w:hAnsi="Times New Roman" w:cs="Times New Roman"/>
          <w:sz w:val="24"/>
          <w:szCs w:val="24"/>
          <w:lang w:val="en-GB"/>
        </w:rPr>
        <w:t xml:space="preserve">, we allowed individuals </w:t>
      </w:r>
      <w:r w:rsidR="00910194" w:rsidRPr="0007763B">
        <w:rPr>
          <w:rFonts w:ascii="Times New Roman" w:eastAsia="Times New Roman" w:hAnsi="Times New Roman" w:cs="Times New Roman"/>
          <w:sz w:val="24"/>
          <w:szCs w:val="24"/>
          <w:lang w:val="en-GB"/>
        </w:rPr>
        <w:t>from a</w:t>
      </w:r>
      <w:r w:rsidR="00910194">
        <w:rPr>
          <w:rFonts w:ascii="Times New Roman" w:eastAsia="Times New Roman" w:hAnsi="Times New Roman" w:cs="Times New Roman"/>
          <w:sz w:val="24"/>
          <w:szCs w:val="24"/>
          <w:lang w:val="en-GB"/>
        </w:rPr>
        <w:t xml:space="preserve"> 26</w:t>
      </w:r>
      <w:r w:rsidR="00910194" w:rsidRPr="001E3806">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separate </w:t>
      </w:r>
      <w:r w:rsidR="00910194" w:rsidRPr="0007763B">
        <w:rPr>
          <w:rFonts w:ascii="Times New Roman" w:eastAsia="Times New Roman" w:hAnsi="Times New Roman" w:cs="Times New Roman"/>
          <w:sz w:val="24"/>
          <w:szCs w:val="24"/>
          <w:lang w:val="en-GB"/>
        </w:rPr>
        <w:t xml:space="preserve">population </w:t>
      </w:r>
      <w:r w:rsidR="00910194">
        <w:rPr>
          <w:rFonts w:ascii="Times New Roman" w:eastAsia="Times New Roman" w:hAnsi="Times New Roman" w:cs="Times New Roman"/>
          <w:sz w:val="24"/>
          <w:szCs w:val="24"/>
          <w:lang w:val="en-GB"/>
        </w:rPr>
        <w:t xml:space="preserve">to be added to our study area.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the demographic event,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to disperse to</w:t>
      </w:r>
      <w:r w:rsidR="00751073">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i/>
          <w:sz w:val="24"/>
          <w:szCs w:val="24"/>
          <w:lang w:val="en-GB"/>
        </w:rPr>
        <w:t>a priori</w:t>
      </w:r>
      <w:r w:rsidR="00751073">
        <w:rPr>
          <w:rFonts w:ascii="Times New Roman" w:eastAsia="Times New Roman" w:hAnsi="Times New Roman" w:cs="Times New Roman"/>
          <w:sz w:val="24"/>
          <w:szCs w:val="24"/>
          <w:lang w:val="en-GB"/>
        </w:rPr>
        <w:t xml:space="preserve"> defined</w:t>
      </w:r>
      <w:r w:rsidR="00910194">
        <w:rPr>
          <w:rFonts w:ascii="Times New Roman" w:eastAsia="Times New Roman" w:hAnsi="Times New Roman" w:cs="Times New Roman"/>
          <w:sz w:val="24"/>
          <w:szCs w:val="24"/>
          <w:lang w:val="en-GB"/>
        </w:rPr>
        <w:t xml:space="preserve"> p</w:t>
      </w:r>
      <w:r>
        <w:rPr>
          <w:rFonts w:ascii="Times New Roman" w:eastAsia="Times New Roman" w:hAnsi="Times New Roman" w:cs="Times New Roman"/>
          <w:sz w:val="24"/>
          <w:szCs w:val="24"/>
          <w:lang w:val="en-GB"/>
        </w:rPr>
        <w:t>arts of the landscape by reducing</w:t>
      </w:r>
      <w:r w:rsidR="00910194">
        <w:rPr>
          <w:rFonts w:ascii="Times New Roman" w:eastAsia="Times New Roman" w:hAnsi="Times New Roman" w:cs="Times New Roman"/>
          <w:sz w:val="24"/>
          <w:szCs w:val="24"/>
          <w:lang w:val="en-GB"/>
        </w:rPr>
        <w:t xml:space="preserve"> dispersal distance</w:t>
      </w:r>
      <w:r>
        <w:rPr>
          <w:rFonts w:ascii="Times New Roman" w:eastAsia="Times New Roman" w:hAnsi="Times New Roman" w:cs="Times New Roman"/>
          <w:sz w:val="24"/>
          <w:szCs w:val="24"/>
          <w:lang w:val="en-GB"/>
        </w:rPr>
        <w:t xml:space="preserve"> between the 26</w:t>
      </w:r>
      <w:r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w:t>
      </w:r>
      <w:r w:rsidR="006F6A06">
        <w:rPr>
          <w:rFonts w:ascii="Times New Roman" w:eastAsia="Times New Roman" w:hAnsi="Times New Roman" w:cs="Times New Roman"/>
          <w:sz w:val="24"/>
          <w:szCs w:val="24"/>
          <w:lang w:val="en-GB"/>
        </w:rPr>
        <w:t xml:space="preserve">population </w:t>
      </w:r>
      <w:r w:rsidR="00751073">
        <w:rPr>
          <w:rFonts w:ascii="Times New Roman" w:eastAsia="Times New Roman" w:hAnsi="Times New Roman" w:cs="Times New Roman"/>
          <w:sz w:val="24"/>
          <w:szCs w:val="24"/>
          <w:lang w:val="en-GB"/>
        </w:rPr>
        <w:t>and those parts</w:t>
      </w:r>
      <w:r w:rsidR="00910194">
        <w:rPr>
          <w:rFonts w:ascii="Times New Roman" w:eastAsia="Times New Roman" w:hAnsi="Times New Roman" w:cs="Times New Roman"/>
          <w:sz w:val="24"/>
          <w:szCs w:val="24"/>
          <w:lang w:val="en-GB"/>
        </w:rPr>
        <w:t>.</w:t>
      </w:r>
    </w:p>
    <w:p w14:paraId="7FB032A3" w14:textId="474FA835"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demographic event spatial extent </w:t>
      </w:r>
      <w:r>
        <w:rPr>
          <w:rFonts w:ascii="Times New Roman" w:hAnsi="Times New Roman" w:cs="Times New Roman"/>
          <w:sz w:val="24"/>
          <w:szCs w:val="24"/>
          <w:lang w:val="en-CA"/>
        </w:rPr>
        <w:t xml:space="preserve">(number of 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lastRenderedPageBreak/>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s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00F71C48"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represents how hard it is to disperse with high values of B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CB79E01"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14E2B2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lastRenderedPageBreak/>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28037986"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3B291B1B"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 xml:space="preserve">how far back an earlier sampling can be compared with a sampling done after the event.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w:t>
      </w:r>
      <w:r w:rsidR="00F2342E">
        <w:rPr>
          <w:rFonts w:ascii="Times New Roman" w:eastAsia="Times New Roman" w:hAnsi="Times New Roman" w:cs="Times New Roman"/>
          <w:iCs/>
          <w:sz w:val="24"/>
          <w:szCs w:val="24"/>
          <w:lang w:val="en-GB"/>
        </w:rPr>
        <w:lastRenderedPageBreak/>
        <w:t xml:space="preserve">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3301A297"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the atypical demographic change we forced on it during the simulation</w:t>
      </w:r>
      <w:r w:rsidRPr="0007763B">
        <w:rPr>
          <w:rFonts w:ascii="Times New Roman" w:eastAsia="Times New Roman" w:hAnsi="Times New Roman" w:cs="Times New Roman"/>
          <w:iCs/>
          <w:sz w:val="24"/>
          <w:szCs w:val="24"/>
          <w:lang w:val="en-GB"/>
        </w:rPr>
        <w:t xml:space="preserve"> but has been classified as having experienced </w:t>
      </w:r>
      <w:r w:rsidR="00171477">
        <w:rPr>
          <w:rFonts w:ascii="Times New Roman" w:eastAsia="Times New Roman" w:hAnsi="Times New Roman" w:cs="Times New Roman"/>
          <w:iCs/>
          <w:sz w:val="24"/>
          <w:szCs w:val="24"/>
          <w:lang w:val="en-GB"/>
        </w:rPr>
        <w:t>a demographic event</w:t>
      </w:r>
      <w:r w:rsidRPr="0007763B">
        <w:rPr>
          <w:rFonts w:ascii="Times New Roman" w:eastAsia="Times New Roman" w:hAnsi="Times New Roman" w:cs="Times New Roman"/>
          <w:iCs/>
          <w:sz w:val="24"/>
          <w:szCs w:val="24"/>
          <w:lang w:val="en-GB"/>
        </w:rPr>
        <w:t xml:space="preserve"> by the testing procedure. A false negative is a population that we had set as target for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sidR="0056645A">
        <w:rPr>
          <w:rFonts w:ascii="Times New Roman" w:eastAsia="Times New Roman" w:hAnsi="Times New Roman" w:cs="Times New Roman"/>
          <w:sz w:val="24"/>
          <w:szCs w:val="24"/>
          <w:lang w:val="en-GB"/>
        </w:rPr>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37012FD2"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sidR="00B37A76">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sidR="00B37A76">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3 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AC8DBE1" w14:textId="235F2E75" w:rsidR="008601CB" w:rsidRPr="0007763B" w:rsidRDefault="004E13A5"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008601CB" w:rsidRPr="0007763B">
        <w:rPr>
          <w:rFonts w:ascii="Times New Roman" w:eastAsia="Times New Roman" w:hAnsi="Times New Roman" w:cs="Times New Roman"/>
          <w:i/>
          <w:sz w:val="24"/>
          <w:szCs w:val="24"/>
        </w:rPr>
        <w:t xml:space="preserve">Dispersal </w:t>
      </w:r>
    </w:p>
    <w:p w14:paraId="5B810833" w14:textId="0F607B96" w:rsidR="006D4C4D"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p>
    <w:p w14:paraId="7C59CC4B" w14:textId="60C75524" w:rsidR="006141B4" w:rsidRDefault="001F6EA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NR substantially increase</w:t>
      </w:r>
      <w:r w:rsidR="00E34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Pr="0007763B">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Pr>
          <w:rFonts w:ascii="Times New Roman" w:eastAsia="Times New Roman" w:hAnsi="Times New Roman" w:cs="Times New Roman"/>
          <w:sz w:val="24"/>
          <w:szCs w:val="24"/>
        </w:rPr>
        <w:t xml:space="preserve"> used</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er </w:t>
      </w:r>
      <w:r w:rsidR="00611A4E">
        <w:rPr>
          <w:rFonts w:ascii="Times New Roman" w:eastAsia="Times New Roman" w:hAnsi="Times New Roman" w:cs="Times New Roman"/>
          <w:sz w:val="24"/>
          <w:szCs w:val="24"/>
        </w:rPr>
        <w:t xml:space="preserve">dispersal and two scenarios with moderate dispersal (M1, M2) stayed below 5% except for the lowest threshold which has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 xml:space="preserve">scenarios as it is so conservative that it never selects a population as positive. </w:t>
      </w:r>
      <w:r w:rsidR="009F61E0">
        <w:rPr>
          <w:rFonts w:ascii="Times New Roman" w:eastAsia="Times New Roman" w:hAnsi="Times New Roman" w:cs="Times New Roman"/>
          <w:sz w:val="24"/>
          <w:szCs w:val="24"/>
        </w:rPr>
        <w:t>One high dispersal scenario with the lowest number of 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Fig. 2).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0046 for low dispersal, 0.0235 for moderate dispersal, and 0.2164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Fig. 2).</w:t>
      </w:r>
    </w:p>
    <w:p w14:paraId="5BD0A54B" w14:textId="4256A12E"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ith </w:t>
      </w:r>
      <w:r w:rsidRPr="0007763B">
        <w:rPr>
          <w:rFonts w:ascii="Times New Roman" w:eastAsia="Times New Roman" w:hAnsi="Times New Roman" w:cs="Times New Roman"/>
          <w:sz w:val="24"/>
          <w:szCs w:val="24"/>
        </w:rPr>
        <w:t xml:space="preserve">dispersal intensity (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scenarios systematically </w:t>
      </w:r>
      <w:r w:rsidR="00E341C6">
        <w:rPr>
          <w:rFonts w:ascii="Times New Roman" w:eastAsia="Times New Roman" w:hAnsi="Times New Roman" w:cs="Times New Roman"/>
          <w:sz w:val="24"/>
          <w:szCs w:val="24"/>
        </w:rPr>
        <w:t>had higher FPR values than moderate dispersal scenarios, which in turn had higher FPR values than higher dispersal s</w:t>
      </w:r>
      <w:r w:rsidR="0012642F">
        <w:rPr>
          <w:rFonts w:ascii="Times New Roman" w:eastAsia="Times New Roman" w:hAnsi="Times New Roman" w:cs="Times New Roman"/>
          <w:sz w:val="24"/>
          <w:szCs w:val="24"/>
        </w:rPr>
        <w:t>cenario (Fig. 3)</w:t>
      </w:r>
      <w:r w:rsidR="00B105CD">
        <w:rPr>
          <w:rFonts w:ascii="Times New Roman" w:eastAsia="Times New Roman" w:hAnsi="Times New Roman" w:cs="Times New Roman"/>
          <w:sz w:val="24"/>
          <w:szCs w:val="24"/>
        </w:rPr>
        <w:t>, although there was some overlap between the performance of M1 and L3</w:t>
      </w:r>
      <w:r w:rsidR="005C6B4D">
        <w:rPr>
          <w:rFonts w:ascii="Times New Roman" w:eastAsia="Times New Roman" w:hAnsi="Times New Roman" w:cs="Times New Roman"/>
          <w:sz w:val="24"/>
          <w:szCs w:val="24"/>
        </w:rPr>
        <w:t xml:space="preserve"> (Fig. 3)</w:t>
      </w:r>
      <w:r w:rsidR="0012642F">
        <w:rPr>
          <w:rFonts w:ascii="Times New Roman" w:eastAsia="Times New Roman" w:hAnsi="Times New Roman" w:cs="Times New Roman"/>
          <w:sz w:val="24"/>
          <w:szCs w:val="24"/>
        </w:rPr>
        <w:t>. If we conservatively define the</w:t>
      </w:r>
      <w:r w:rsidR="00E341C6">
        <w:rPr>
          <w:rFonts w:ascii="Times New Roman" w:eastAsia="Times New Roman" w:hAnsi="Times New Roman" w:cs="Times New Roman"/>
          <w:sz w:val="24"/>
          <w:szCs w:val="24"/>
        </w:rPr>
        <w:t xml:space="preserve"> appropriate</w:t>
      </w:r>
      <w:r w:rsidR="0012642F">
        <w:rPr>
          <w:rFonts w:ascii="Times New Roman" w:eastAsia="Times New Roman" w:hAnsi="Times New Roman" w:cs="Times New Roman"/>
          <w:sz w:val="24"/>
          <w:szCs w:val="24"/>
        </w:rPr>
        <w:t>ness of a</w:t>
      </w:r>
      <w:r w:rsidR="00E341C6">
        <w:rPr>
          <w:rFonts w:ascii="Times New Roman" w:eastAsia="Times New Roman" w:hAnsi="Times New Roman" w:cs="Times New Roman"/>
          <w:sz w:val="24"/>
          <w:szCs w:val="24"/>
        </w:rPr>
        <w:t xml:space="preserve"> FPR value </w:t>
      </w:r>
      <w:r w:rsidR="0012642F">
        <w:rPr>
          <w:rFonts w:ascii="Times New Roman" w:eastAsia="Times New Roman" w:hAnsi="Times New Roman" w:cs="Times New Roman"/>
          <w:sz w:val="24"/>
          <w:szCs w:val="24"/>
        </w:rPr>
        <w:t>by whether it is below the t</w:t>
      </w:r>
      <w:r w:rsidR="00CB24CD">
        <w:rPr>
          <w:rFonts w:ascii="Times New Roman" w:eastAsia="Times New Roman" w:hAnsi="Times New Roman" w:cs="Times New Roman"/>
          <w:sz w:val="24"/>
          <w:szCs w:val="24"/>
        </w:rPr>
        <w:t>hreshold used in the test, then</w:t>
      </w:r>
      <w:r w:rsidR="005E4D5F">
        <w:rPr>
          <w:rFonts w:ascii="Times New Roman" w:eastAsia="Times New Roman" w:hAnsi="Times New Roman" w:cs="Times New Roman"/>
          <w:sz w:val="24"/>
          <w:szCs w:val="24"/>
        </w:rPr>
        <w:t xml:space="preserve"> higher dispersal scenarios more often offered appropriate FPR values (Table 2). Only the high dispersal scenarios (H1, H2, H3) presented appropriate FPR values across all thresholds (Table 2).</w:t>
      </w:r>
      <w:r w:rsidR="00D66B9D">
        <w:rPr>
          <w:rFonts w:ascii="Times New Roman" w:eastAsia="Times New Roman" w:hAnsi="Times New Roman" w:cs="Times New Roman"/>
          <w:sz w:val="24"/>
          <w:szCs w:val="24"/>
        </w:rPr>
        <w:t xml:space="preserve"> Conversely, one low dispersal scenario (L1) never satisfied the condition with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0.05 threshold, were 0.0796 for low dispersal, 0.0322 for moderate dispersal, a</w:t>
      </w:r>
      <w:r w:rsidR="00D23CEC">
        <w:rPr>
          <w:rFonts w:ascii="Times New Roman" w:eastAsia="Times New Roman" w:hAnsi="Times New Roman" w:cs="Times New Roman"/>
          <w:sz w:val="24"/>
          <w:szCs w:val="24"/>
        </w:rPr>
        <w:t>nd 0.0035 for high dispersal. FP</w:t>
      </w:r>
      <w:r w:rsidR="009B001E">
        <w:rPr>
          <w:rFonts w:ascii="Times New Roman" w:eastAsia="Times New Roman" w:hAnsi="Times New Roman" w:cs="Times New Roman"/>
          <w:sz w:val="24"/>
          <w:szCs w:val="24"/>
        </w:rPr>
        <w:t xml:space="preserve">R values </w:t>
      </w:r>
      <w:r w:rsidR="009B001E">
        <w:rPr>
          <w:rFonts w:ascii="Times New Roman" w:eastAsia="Times New Roman" w:hAnsi="Times New Roman" w:cs="Times New Roman"/>
          <w:sz w:val="24"/>
          <w:szCs w:val="24"/>
        </w:rPr>
        <w:lastRenderedPageBreak/>
        <w:t xml:space="preserve">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continued but saturating increase until 0.1 (Fig. 3</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0A58C40" w14:textId="5BE2D489"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are displayed by bars.</w:t>
      </w:r>
    </w:p>
    <w:p w14:paraId="3D0EB4E2" w14:textId="48BE9840" w:rsidR="003D67FC" w:rsidRDefault="003D67FC" w:rsidP="00A51948">
      <w:pPr>
        <w:spacing w:before="240" w:after="240" w:line="480" w:lineRule="auto"/>
        <w:rPr>
          <w:rFonts w:ascii="Times New Roman" w:eastAsia="Times New Roman" w:hAnsi="Times New Roman" w:cs="Times New Roman"/>
          <w:sz w:val="24"/>
          <w:szCs w:val="24"/>
        </w:rPr>
      </w:pPr>
      <w:r w:rsidRPr="003D67FC">
        <w:rPr>
          <w:rFonts w:ascii="Times New Roman" w:eastAsia="Times New Roman" w:hAnsi="Times New Roman" w:cs="Times New Roman"/>
          <w:noProof/>
          <w:sz w:val="24"/>
          <w:szCs w:val="24"/>
        </w:rPr>
        <w:lastRenderedPageBreak/>
        <w:drawing>
          <wp:inline distT="0" distB="0" distL="0" distR="0" wp14:anchorId="7DC0724F" wp14:editId="1B5B11E4">
            <wp:extent cx="5943600" cy="4457700"/>
            <wp:effectExtent l="0" t="0" r="0" b="0"/>
            <wp:docPr id="14" name="Image 14"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3_800x60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09600DAB" w:rsidR="009F61E0" w:rsidRDefault="00510355" w:rsidP="009F61E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are displayed by bars.</w:t>
      </w:r>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C51F1FA"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ping of FPR and FNR values across scenarios with similar dispersal, </w:t>
      </w:r>
      <w:r w:rsidR="001563B0">
        <w:rPr>
          <w:rFonts w:ascii="Times New Roman" w:eastAsia="Times New Roman" w:hAnsi="Times New Roman" w:cs="Times New Roman"/>
          <w:sz w:val="24"/>
          <w:szCs w:val="24"/>
        </w:rPr>
        <w:t>the effect of the number of populations did not affect the performance as much as dispersal, with the lev</w:t>
      </w:r>
      <w:r w:rsidR="00535B75">
        <w:rPr>
          <w:rFonts w:ascii="Times New Roman" w:eastAsia="Times New Roman" w:hAnsi="Times New Roman" w:cs="Times New Roman"/>
          <w:sz w:val="24"/>
          <w:szCs w:val="24"/>
        </w:rPr>
        <w:t>els we used (Table 2; Fig.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as generally the most substantial on </w:t>
      </w:r>
      <w:r w:rsidR="004A6C2F">
        <w:rPr>
          <w:rFonts w:ascii="Times New Roman" w:eastAsia="Times New Roman" w:hAnsi="Times New Roman" w:cs="Times New Roman"/>
          <w:sz w:val="24"/>
          <w:szCs w:val="24"/>
        </w:rPr>
        <w:lastRenderedPageBreak/>
        <w:t>performance,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4E2D29FA" w14:textId="1D291E3C"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AE35CD">
        <w:rPr>
          <w:rFonts w:ascii="Times New Roman" w:eastAsia="Times New Roman" w:hAnsi="Times New Roman" w:cs="Times New Roman"/>
          <w:sz w:val="24"/>
          <w:szCs w:val="24"/>
        </w:rPr>
        <w:t>we ha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and by the number of populations to a lower degree</w:t>
      </w:r>
      <w:r w:rsidR="00D2058D">
        <w:rPr>
          <w:rFonts w:ascii="Times New Roman" w:eastAsia="Times New Roman" w:hAnsi="Times New Roman" w:cs="Times New Roman"/>
          <w:sz w:val="24"/>
          <w:szCs w:val="24"/>
        </w:rPr>
        <w:t>.</w:t>
      </w:r>
    </w:p>
    <w:p w14:paraId="4665EAC7" w14:textId="4F116E8E"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ome even higher than that of low 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xml:space="preserve">). The previously described relationship between FPR and the number of populations affected by the demographic event also changed for moderate scenarios in distant second samplings with M2 displaying higher values than M3, on average (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Apart for high dispersal scenarios, FPR changed sharply for time lags of 4 years </w:t>
      </w:r>
      <w:r w:rsidR="00ED5A15">
        <w:rPr>
          <w:rFonts w:ascii="Times New Roman" w:eastAsia="Times New Roman" w:hAnsi="Times New Roman" w:cs="Times New Roman"/>
          <w:sz w:val="24"/>
          <w:szCs w:val="24"/>
        </w:rPr>
        <w:lastRenderedPageBreak/>
        <w:t>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6ACB1B8B" w:rsidR="004E072F" w:rsidRDefault="00A239B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egarding FNR, there is</w:t>
      </w:r>
      <w:r w:rsidR="00FA090A">
        <w:rPr>
          <w:rFonts w:ascii="Times New Roman" w:eastAsia="Times New Roman" w:hAnsi="Times New Roman" w:cs="Times New Roman"/>
          <w:sz w:val="24"/>
          <w:szCs w:val="24"/>
        </w:rPr>
        <w:t xml:space="preserve"> one major difference compared to FPR</w:t>
      </w:r>
      <w:r>
        <w:rPr>
          <w:rFonts w:ascii="Times New Roman" w:eastAsia="Times New Roman" w:hAnsi="Times New Roman" w:cs="Times New Roman"/>
          <w:sz w:val="24"/>
          <w:szCs w:val="24"/>
        </w:rPr>
        <w:t xml:space="preserve">, besides the opposite effects of dispersal and the number of affected populations: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 xml:space="preserve">is not symmetric in that the </w:t>
      </w:r>
      <w:r>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a sampling conducted before the event matters much less 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9F38AB">
        <w:rPr>
          <w:rFonts w:ascii="Times New Roman" w:eastAsia="Times New Roman" w:hAnsi="Times New Roman" w:cs="Times New Roman"/>
          <w:sz w:val="24"/>
          <w:szCs w:val="24"/>
        </w:rPr>
        <w:t>,</w:t>
      </w:r>
      <w:r w:rsidR="00167AEB">
        <w:rPr>
          <w:rFonts w:ascii="Times New Roman" w:eastAsia="Times New Roman" w:hAnsi="Times New Roman" w:cs="Times New Roman"/>
          <w:sz w:val="24"/>
          <w:szCs w:val="24"/>
        </w:rPr>
        <w:t xml:space="preserve"> 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The FNR became prohibiti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 .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ing 25% in the scope of our analyses, even after 9 years (Fig. 4). The increase of FNR with time lag for the prior sampling was weaker than that for the posterior sampling for moderate dispersal scenarios and was similar for low dispersal scenarios (Fig .4).</w:t>
      </w:r>
    </w:p>
    <w:p w14:paraId="329E398D" w14:textId="77BB3784"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e considered, we believe that the parameters we chose to define different scenarios produced sufficiently complex, and useful simulation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140462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404620"/>
                        </a:xfrm>
                        <a:prstGeom prst="rect">
                          <a:avLst/>
                        </a:prstGeom>
                        <a:solidFill>
                          <a:srgbClr val="FFFFFF"/>
                        </a:solidFill>
                        <a:ln w="9525">
                          <a:noFill/>
                          <a:miter lim="800000"/>
                          <a:headEnd/>
                          <a:tailEnd/>
                        </a:ln>
                      </wps:spPr>
                      <wps:txbx>
                        <w:txbxContent>
                          <w:p w14:paraId="36B8D602" w14:textId="6CAB340B" w:rsidR="00EA64AE"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EA64AE" w:rsidRPr="009A0A45"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" stroked="f">
                <v:textbox style="mso-fit-shape-to-text:t">
                  <w:txbxContent>
                    <w:p w14:paraId="36B8D602" w14:textId="6CAB340B" w:rsidR="00EA64AE"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EA64AE" w:rsidRPr="009A0A45"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140462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0FD2F32A" w14:textId="59661846" w:rsidR="00EA64AE"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EA64AE" w:rsidRPr="009A0A45"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" stroked="f">
                <v:textbox style="mso-fit-shape-to-text:t">
                  <w:txbxContent>
                    <w:p w14:paraId="0FD2F32A" w14:textId="59661846" w:rsidR="00EA64AE"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EA64AE" w:rsidRPr="009A0A45" w:rsidRDefault="00EA64A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55456EF"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8E85043"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273DC2E0"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140462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4620"/>
                        </a:xfrm>
                        <a:prstGeom prst="rect">
                          <a:avLst/>
                        </a:prstGeom>
                        <a:solidFill>
                          <a:srgbClr val="FFFFFF"/>
                        </a:solidFill>
                        <a:ln w="9525">
                          <a:noFill/>
                          <a:miter lim="800000"/>
                          <a:headEnd/>
                          <a:tailEnd/>
                        </a:ln>
                      </wps:spPr>
                      <wps:txbx>
                        <w:txbxContent>
                          <w:p w14:paraId="379B9A49" w14:textId="7400DA83" w:rsidR="00EA64AE"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EA64AE" w:rsidRPr="009A0A45"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" stroked="f">
                <v:textbox style="mso-fit-shape-to-text:t">
                  <w:txbxContent>
                    <w:p w14:paraId="379B9A49" w14:textId="7400DA83" w:rsidR="00EA64AE"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EA64AE" w:rsidRPr="009A0A45"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140462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41381695" w14:textId="59C5C118" w:rsidR="00EA64AE"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EA64AE" w:rsidRPr="009A0A45"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" stroked="f">
                <v:textbox style="mso-fit-shape-to-text:t">
                  <w:txbxContent>
                    <w:p w14:paraId="41381695" w14:textId="59C5C118" w:rsidR="00EA64AE"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EA64AE" w:rsidRPr="009A0A45" w:rsidRDefault="00EA64A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9B8F30A"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1DEC2D8"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617C530" w:rsidR="00AB4F71" w:rsidRDefault="00E64624"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Control</w:t>
      </w:r>
      <w:r w:rsidR="00B441F7" w:rsidRPr="0007763B">
        <w:rPr>
          <w:rFonts w:ascii="Times New Roman" w:eastAsia="Times New Roman" w:hAnsi="Times New Roman" w:cs="Times New Roman"/>
          <w:i/>
          <w:sz w:val="24"/>
          <w:szCs w:val="24"/>
        </w:rPr>
        <w:t xml:space="preserve"> simulations</w:t>
      </w:r>
    </w:p>
    <w:p w14:paraId="6DA5C5C0" w14:textId="445F7379"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B9640C">
        <w:rPr>
          <w:rFonts w:ascii="Times New Roman" w:eastAsia="Times New Roman" w:hAnsi="Times New Roman" w:cs="Times New Roman"/>
          <w:sz w:val="24"/>
          <w:szCs w:val="24"/>
        </w:rPr>
        <w:t>, which performance according to their dispersal parameters, followed the same order as experimental FPR values</w:t>
      </w:r>
      <w:r w:rsidR="002377D0">
        <w:rPr>
          <w:rFonts w:ascii="Times New Roman" w:eastAsia="Times New Roman" w:hAnsi="Times New Roman" w:cs="Times New Roman"/>
          <w:sz w:val="24"/>
          <w:szCs w:val="24"/>
        </w:rPr>
        <w:t xml:space="preserve"> (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30BC1" w:rsidRPr="0007763B">
        <w:rPr>
          <w:rFonts w:ascii="Times New Roman" w:eastAsia="Times New Roman" w:hAnsi="Times New Roman" w:cs="Times New Roman"/>
          <w:sz w:val="24"/>
          <w:szCs w:val="24"/>
        </w:rPr>
        <w:t>Finally, control FPR</w:t>
      </w:r>
      <w:r w:rsidR="002377D0">
        <w:rPr>
          <w:rFonts w:ascii="Times New Roman" w:eastAsia="Times New Roman" w:hAnsi="Times New Roman" w:cs="Times New Roman"/>
          <w:sz w:val="24"/>
          <w:szCs w:val="24"/>
        </w:rPr>
        <w:t xml:space="preserve"> values for scenarios with low dispersal reached a high value</w:t>
      </w:r>
      <w:r w:rsidR="00130BC1" w:rsidRPr="0007763B">
        <w:rPr>
          <w:rFonts w:ascii="Times New Roman" w:eastAsia="Times New Roman" w:hAnsi="Times New Roman" w:cs="Times New Roman"/>
          <w:sz w:val="24"/>
          <w:szCs w:val="24"/>
        </w:rPr>
        <w:t>, which was</w:t>
      </w:r>
      <w:r w:rsidR="002377D0">
        <w:rPr>
          <w:rFonts w:ascii="Times New Roman" w:eastAsia="Times New Roman" w:hAnsi="Times New Roman" w:cs="Times New Roman"/>
          <w:sz w:val="24"/>
          <w:szCs w:val="24"/>
        </w:rPr>
        <w:t xml:space="preserve"> about twice as high as the maximum experimental FPR values (L1)</w:t>
      </w:r>
      <w:r w:rsidR="00130BC1" w:rsidRPr="0007763B">
        <w:rPr>
          <w:rFonts w:ascii="Times New Roman" w:eastAsia="Times New Roman" w:hAnsi="Times New Roman" w:cs="Times New Roman"/>
          <w:sz w:val="24"/>
          <w:szCs w:val="24"/>
        </w:rPr>
        <w:t>.</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C69309A" w14:textId="644DB3DE" w:rsidR="004176BF" w:rsidRPr="00635AF6" w:rsidRDefault="00FF2602" w:rsidP="00FF2602">
      <w:pPr>
        <w:spacing w:before="240" w:after="240" w:line="480" w:lineRule="auto"/>
        <w:rPr>
          <w:rFonts w:ascii="Times New Roman" w:eastAsia="Times New Roman" w:hAnsi="Times New Roman" w:cs="Times New Roman"/>
          <w:b/>
          <w:sz w:val="24"/>
          <w:szCs w:val="24"/>
        </w:rPr>
      </w:pPr>
      <w:r w:rsidRPr="00FF2602">
        <w:rPr>
          <w:rFonts w:ascii="Times New Roman" w:eastAsia="Times New Roman" w:hAnsi="Times New Roman" w:cs="Times New Roman"/>
          <w:color w:val="000000" w:themeColor="text1"/>
          <w:sz w:val="24"/>
          <w:szCs w:val="24"/>
        </w:rPr>
        <w:t>In many wildlife management projects, researcher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themeColor="text1"/>
          <w:sz w:val="24"/>
          <w:szCs w:val="24"/>
        </w:rPr>
        <w:t>may bring crucial information on the decision table by comparing the genetic information sampled in several population</w:t>
      </w:r>
      <w:r w:rsidR="00266374">
        <w:rPr>
          <w:rFonts w:ascii="Times New Roman" w:eastAsia="Times New Roman" w:hAnsi="Times New Roman" w:cs="Times New Roman"/>
          <w:color w:val="000000" w:themeColor="text1"/>
          <w:sz w:val="24"/>
          <w:szCs w:val="24"/>
        </w:rPr>
        <w:t>s</w:t>
      </w:r>
      <w:r>
        <w:rPr>
          <w:rFonts w:ascii="Times New Roman" w:eastAsia="Times New Roman" w:hAnsi="Times New Roman" w:cs="Times New Roman"/>
          <w:color w:val="000000" w:themeColor="text1"/>
          <w:sz w:val="24"/>
          <w:szCs w:val="24"/>
        </w:rPr>
        <w:t xml:space="preserve"> throughout the landscape at two different survey dates. Indeed, m</w:t>
      </w:r>
      <w:r>
        <w:rPr>
          <w:rFonts w:ascii="Times New Roman" w:eastAsia="Times New Roman" w:hAnsi="Times New Roman" w:cs="Times New Roman"/>
          <w:sz w:val="24"/>
          <w:szCs w:val="24"/>
        </w:rPr>
        <w:t>anagers would often need to know where in the landscape have there been an exceptional change in genetic diversity, as such a change would hint at a past demographic event, which could be detrimental (</w:t>
      </w:r>
      <w:r w:rsidR="000B078B">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loss of diversity, maladaptation) or beneficial (</w:t>
      </w:r>
      <w:r w:rsidR="000B078B">
        <w:rPr>
          <w:rFonts w:ascii="Times New Roman" w:eastAsia="Times New Roman" w:hAnsi="Times New Roman" w:cs="Times New Roman"/>
          <w:i/>
          <w:sz w:val="24"/>
          <w:szCs w:val="24"/>
        </w:rPr>
        <w:t xml:space="preserve">e.g. </w:t>
      </w:r>
      <w:r w:rsidR="000B078B">
        <w:rPr>
          <w:rFonts w:ascii="Times New Roman" w:eastAsia="Times New Roman" w:hAnsi="Times New Roman" w:cs="Times New Roman"/>
          <w:sz w:val="24"/>
          <w:szCs w:val="24"/>
        </w:rPr>
        <w:t xml:space="preserve">higher effective population size, </w:t>
      </w:r>
      <w:r>
        <w:rPr>
          <w:rFonts w:ascii="Times New Roman" w:eastAsia="Times New Roman" w:hAnsi="Times New Roman" w:cs="Times New Roman"/>
          <w:sz w:val="24"/>
          <w:szCs w:val="24"/>
        </w:rPr>
        <w:t>genetic rescue</w:t>
      </w:r>
      <w:r w:rsidR="000B078B">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FF2602">
        <w:rPr>
          <w:rFonts w:ascii="Times New Roman" w:eastAsia="Times New Roman" w:hAnsi="Times New Roman" w:cs="Times New Roman"/>
          <w:sz w:val="24"/>
          <w:szCs w:val="24"/>
        </w:rPr>
        <w:t xml:space="preserve"> </w:t>
      </w:r>
      <w:r w:rsidR="000B078B">
        <w:rPr>
          <w:rFonts w:ascii="Times New Roman" w:eastAsia="Times New Roman" w:hAnsi="Times New Roman" w:cs="Times New Roman"/>
          <w:sz w:val="24"/>
          <w:szCs w:val="24"/>
        </w:rPr>
        <w:t>Of course, such a change in one or more populations would warrant higher monitoring and an investigation about the origin of the change.</w:t>
      </w:r>
      <w:r w:rsidRPr="00FF2602">
        <w:rPr>
          <w:rFonts w:ascii="Times New Roman" w:eastAsia="Times New Roman" w:hAnsi="Times New Roman" w:cs="Times New Roman"/>
          <w:sz w:val="24"/>
          <w:szCs w:val="24"/>
        </w:rPr>
        <w:t xml:space="preserve"> </w:t>
      </w:r>
      <w:r w:rsidR="003F2FF1">
        <w:rPr>
          <w:rFonts w:ascii="Times New Roman" w:eastAsia="Times New Roman" w:hAnsi="Times New Roman" w:cs="Times New Roman"/>
          <w:sz w:val="24"/>
          <w:szCs w:val="24"/>
        </w:rPr>
        <w:t>Detecting</w:t>
      </w:r>
      <w:r w:rsidR="004176BF" w:rsidRPr="004176BF">
        <w:rPr>
          <w:rFonts w:ascii="Times New Roman" w:eastAsia="Times New Roman" w:hAnsi="Times New Roman" w:cs="Times New Roman"/>
          <w:sz w:val="24"/>
          <w:szCs w:val="24"/>
        </w:rPr>
        <w:t xml:space="preserve"> which populations have changed significantly over time, from genetic data, has always been a challenge for researchers. When genetic data is available at several points in time, we believe the aforementioned challenge is within reach for biologists, even if g</w:t>
      </w:r>
      <w:r w:rsidR="007D5A56">
        <w:rPr>
          <w:rFonts w:ascii="Times New Roman" w:eastAsia="Times New Roman" w:hAnsi="Times New Roman" w:cs="Times New Roman"/>
          <w:sz w:val="24"/>
          <w:szCs w:val="24"/>
        </w:rPr>
        <w:t>iven genetic datasets with</w:t>
      </w:r>
      <w:r w:rsidR="004176BF" w:rsidRPr="004176BF">
        <w:rPr>
          <w:rFonts w:ascii="Times New Roman" w:eastAsia="Times New Roman" w:hAnsi="Times New Roman" w:cs="Times New Roman"/>
          <w:sz w:val="24"/>
          <w:szCs w:val="24"/>
        </w:rPr>
        <w:t xml:space="preserve"> limited genomic information (</w:t>
      </w:r>
      <w:r w:rsidR="004176BF" w:rsidRPr="004176BF">
        <w:rPr>
          <w:rFonts w:ascii="Times New Roman" w:eastAsia="Times New Roman" w:hAnsi="Times New Roman" w:cs="Times New Roman"/>
          <w:i/>
          <w:sz w:val="24"/>
          <w:szCs w:val="24"/>
        </w:rPr>
        <w:t xml:space="preserve">e.g. </w:t>
      </w:r>
      <w:r w:rsidR="004176BF" w:rsidRPr="004176BF">
        <w:rPr>
          <w:rFonts w:ascii="Times New Roman" w:eastAsia="Times New Roman" w:hAnsi="Times New Roman" w:cs="Times New Roman"/>
          <w:sz w:val="24"/>
          <w:szCs w:val="24"/>
        </w:rPr>
        <w:t>hundreds of SNPs)</w:t>
      </w:r>
      <w:r w:rsidR="00266374">
        <w:rPr>
          <w:rFonts w:ascii="Times New Roman" w:eastAsia="Times New Roman" w:hAnsi="Times New Roman" w:cs="Times New Roman"/>
          <w:sz w:val="24"/>
          <w:szCs w:val="24"/>
        </w:rPr>
        <w:t>,</w:t>
      </w:r>
      <w:r w:rsidR="004176BF" w:rsidRPr="004176BF">
        <w:rPr>
          <w:rFonts w:ascii="Times New Roman" w:eastAsia="Times New Roman" w:hAnsi="Times New Roman" w:cs="Times New Roman"/>
          <w:sz w:val="24"/>
          <w:szCs w:val="24"/>
        </w:rPr>
        <w:t xml:space="preserve"> as is common when first sequencing new non-model organisms. Indeed, our permutation approach was generally able to achieve this goal, under certain conditions.</w:t>
      </w:r>
    </w:p>
    <w:p w14:paraId="7856901C" w14:textId="14FD9323" w:rsidR="004B7793" w:rsidRPr="00E91D97" w:rsidRDefault="00E91D97" w:rsidP="00E91D9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hich underwent significant changes, using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permutation-based testing procedure, TGI, we described</w:t>
      </w:r>
      <w:r>
        <w:rPr>
          <w:rFonts w:ascii="Times New Roman" w:eastAsia="Times New Roman" w:hAnsi="Times New Roman" w:cs="Times New Roman"/>
          <w:sz w:val="24"/>
          <w:szCs w:val="24"/>
        </w:rPr>
        <w:t>. We used a</w:t>
      </w:r>
      <w:r w:rsidRPr="00E91D97">
        <w:rPr>
          <w:rFonts w:ascii="Times New Roman" w:eastAsia="Times New Roman" w:hAnsi="Times New Roman" w:cs="Times New Roman"/>
          <w:sz w:val="24"/>
          <w:szCs w:val="24"/>
        </w:rPr>
        <w:t xml:space="preserve"> spatially-explicit gene flow simulation software </w:t>
      </w:r>
      <w:r w:rsidR="003F6100">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model the effect of a punctual and atypical demographic event on one to three populations within a larger landscape of connected populations bearing more than a thousand individuals.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aimed to evaluate how often TGI would fail to identify populations that truly experienced exceptional genetic change</w:t>
      </w:r>
      <w:r w:rsidR="0039025A">
        <w:rPr>
          <w:rFonts w:ascii="Times New Roman" w:eastAsia="Times New Roman" w:hAnsi="Times New Roman" w:cs="Times New Roman"/>
          <w:sz w:val="24"/>
          <w:szCs w:val="24"/>
        </w:rPr>
        <w:t>, under different dispersal, event spatial exten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 using limited information</w:t>
      </w:r>
      <w:r w:rsidR="00795844">
        <w:rPr>
          <w:rFonts w:ascii="Times New Roman" w:eastAsia="Times New Roman" w:hAnsi="Times New Roman" w:cs="Times New Roman"/>
          <w:sz w:val="24"/>
          <w:szCs w:val="24"/>
        </w:rPr>
        <w:t>. Beyond the introduction to our new approach and a test of its performance</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ould serve as a guide on how to use it alongside simulations</w:t>
      </w:r>
      <w:r w:rsidR="008A0CE4">
        <w:rPr>
          <w:rFonts w:ascii="Times New Roman" w:eastAsia="Times New Roman" w:hAnsi="Times New Roman" w:cs="Times New Roman"/>
          <w:sz w:val="24"/>
          <w:szCs w:val="24"/>
        </w:rPr>
        <w:t>, for evaluate the information loss cost of different sampling schemes.</w:t>
      </w:r>
    </w:p>
    <w:p w14:paraId="0921A734" w14:textId="0DEEBCD2"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exceptional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e found</w:t>
      </w:r>
      <w:r w:rsidR="00522BA6">
        <w:rPr>
          <w:rFonts w:ascii="Times New Roman" w:eastAsia="Times New Roman" w:hAnsi="Times New Roman" w:cs="Times New Roman"/>
          <w:sz w:val="24"/>
          <w:szCs w:val="24"/>
        </w:rPr>
        <w:t xml:space="preserve"> that false negatives increased with dispersal ability, while false positives increased</w:t>
      </w:r>
      <w:r w:rsidR="00BD57C8">
        <w:rPr>
          <w:rFonts w:ascii="Times New Roman" w:eastAsia="Times New Roman" w:hAnsi="Times New Roman" w:cs="Times New Roman"/>
          <w:sz w:val="24"/>
          <w:szCs w:val="24"/>
        </w:rPr>
        <w:t xml:space="preserve"> (Fig. 2,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rong populations and avoiding the rejection of the right population(s).</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 xml:space="preserve">trade-off in performance according to dispersal ability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and is made worse with time (Fig.4, 5)</w:t>
      </w:r>
      <w:r w:rsidR="009D33D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ensure they have detected the right population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little 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w:t>
      </w:r>
      <w:r w:rsidR="005E309B">
        <w:rPr>
          <w:rFonts w:ascii="Times New Roman" w:eastAsia="Times New Roman" w:hAnsi="Times New Roman" w:cs="Times New Roman"/>
          <w:sz w:val="24"/>
          <w:szCs w:val="24"/>
        </w:rPr>
        <w:lastRenderedPageBreak/>
        <w:t>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7F3F9B94"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B32337">
        <w:rPr>
          <w:rFonts w:ascii="Times New Roman" w:eastAsia="Times New Roman" w:hAnsi="Times New Roman" w:cs="Times New Roman"/>
          <w:sz w:val="24"/>
          <w:szCs w:val="24"/>
        </w:rPr>
        <w:t>which 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This trade-off is apparent for all scenarios but whether it is substantial depends on the dispersal level within the landscape. Indeed, the number of populations affected by the punctual demographic event greatly influenced the FPR in low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 xml:space="preserve"> and greatly influenced the FNR in high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w:t>
      </w:r>
      <w:r w:rsidR="00F131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 xml:space="preserve">it also increased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e targeted adjacent populations with the punctual demographic event 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13FA41AA" w:rsidR="003B771C" w:rsidRDefault="0025376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 expected, d</w:t>
      </w:r>
      <w:r w:rsidR="003B771C" w:rsidRPr="0007763B">
        <w:rPr>
          <w:rFonts w:ascii="Times New Roman" w:eastAsia="Times New Roman" w:hAnsi="Times New Roman" w:cs="Times New Roman"/>
          <w:sz w:val="24"/>
          <w:szCs w:val="24"/>
        </w:rPr>
        <w:t xml:space="preserve">emographic processes </w:t>
      </w:r>
      <w:r>
        <w:rPr>
          <w:rFonts w:ascii="Times New Roman" w:eastAsia="Times New Roman" w:hAnsi="Times New Roman" w:cs="Times New Roman"/>
          <w:sz w:val="24"/>
          <w:szCs w:val="24"/>
        </w:rPr>
        <w:t xml:space="preserve">generally </w:t>
      </w:r>
      <w:r w:rsidR="003B771C" w:rsidRPr="0007763B">
        <w:rPr>
          <w:rFonts w:ascii="Times New Roman" w:eastAsia="Times New Roman" w:hAnsi="Times New Roman" w:cs="Times New Roman"/>
          <w:sz w:val="24"/>
          <w:szCs w:val="24"/>
        </w:rPr>
        <w:t>dilut</w:t>
      </w:r>
      <w:r w:rsidR="00DE3FED">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sidR="00DE3FED">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sidR="00DE3FED">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sidR="00DE3FED">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of sampling to detect exceptional 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previously described double trade-off generally holds with increasing time lags around the event</w:t>
      </w:r>
      <w:r w:rsidR="00786CFE">
        <w:rPr>
          <w:rFonts w:ascii="Times New Roman" w:eastAsia="Times New Roman" w:hAnsi="Times New Roman" w:cs="Times New Roman"/>
          <w:sz w:val="24"/>
          <w:szCs w:val="24"/>
        </w:rPr>
        <w:t xml:space="preserve">, that is </w:t>
      </w:r>
      <w:r>
        <w:rPr>
          <w:rFonts w:ascii="Times New Roman" w:eastAsia="Times New Roman" w:hAnsi="Times New Roman" w:cs="Times New Roman"/>
          <w:sz w:val="24"/>
          <w:szCs w:val="24"/>
        </w:rPr>
        <w:t>an earlier first sampl</w:t>
      </w:r>
      <w:r w:rsidR="00786CFE">
        <w:rPr>
          <w:rFonts w:ascii="Times New Roman" w:eastAsia="Times New Roman" w:hAnsi="Times New Roman" w:cs="Times New Roman"/>
          <w:sz w:val="24"/>
          <w:szCs w:val="24"/>
        </w:rPr>
        <w:t>ing and a later second sampling, the timing of the first sampling is much 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 especially 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s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use an old sample </w:t>
      </w:r>
      <w:r w:rsidR="00EA64AE">
        <w:rPr>
          <w:rFonts w:ascii="Times New Roman" w:eastAsia="Times New Roman" w:hAnsi="Times New Roman" w:cs="Times New Roman"/>
          <w:sz w:val="24"/>
          <w:szCs w:val="24"/>
        </w:rPr>
        <w:t>to compare it to a sample made soon after an event without fear, they should not wait to sample after an event, or TBI may well become too conservative and unable to identify the right population(s).</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E648B6">
        <w:rPr>
          <w:rFonts w:ascii="Times New Roman" w:eastAsia="Times New Roman" w:hAnsi="Times New Roman" w:cs="Times New Roman"/>
          <w:sz w:val="24"/>
          <w:szCs w:val="24"/>
        </w:rPr>
        <w:t xml:space="preserve"> similar, and</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Fig. 5). This has serious implications as in the case the demographic parameters of their study system would be similar to our inputs, moderate dispersal</w:t>
      </w:r>
      <w:r w:rsidR="00D2058D">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 xml:space="preserve"> for example, they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the wrong populations.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0D654BAC" w:rsidR="00390597" w:rsidRPr="00E75CDD" w:rsidRDefault="001467B2" w:rsidP="0039059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our TGI testing procedure works</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considerations to keep in mind when using it</w:t>
      </w:r>
      <w:r w:rsidR="003E094B">
        <w:rPr>
          <w:rFonts w:ascii="Times New Roman" w:eastAsia="Times New Roman" w:hAnsi="Times New Roman" w:cs="Times New Roman"/>
          <w:sz w:val="24"/>
          <w:szCs w:val="24"/>
        </w:rPr>
        <w:t xml:space="preserve"> regardless of simulation inputs</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 xml:space="preserve">TGI can also readily be used on microsatellite data which expands its usefulness to researchers. </w:t>
      </w:r>
      <w:r w:rsidR="00390597">
        <w:rPr>
          <w:rFonts w:ascii="Times New Roman" w:eastAsia="Times New Roman" w:hAnsi="Times New Roman" w:cs="Times New Roman"/>
          <w:sz w:val="24"/>
          <w:szCs w:val="24"/>
        </w:rPr>
        <w:t xml:space="preserve">Fu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3E094B">
        <w:rPr>
          <w:rFonts w:ascii="Times New Roman" w:eastAsia="Times New Roman" w:hAnsi="Times New Roman" w:cs="Times New Roman"/>
          <w:sz w:val="24"/>
          <w:szCs w:val="24"/>
        </w:rPr>
        <w:t>than we considered in this study. We believe a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635AF6">
        <w:rPr>
          <w:rFonts w:ascii="Times New Roman" w:eastAsia="Times New Roman" w:hAnsi="Times New Roman" w:cs="Times New Roman"/>
          <w:sz w:val="24"/>
          <w:szCs w:val="24"/>
        </w:rPr>
        <w:t>To be clear, although it is completely possible for casual users to run TGI on their datasets, we do encourage future users, especially those studying systems with extreme demographics parameters (</w:t>
      </w:r>
      <w:r w:rsidR="00635AF6">
        <w:rPr>
          <w:rFonts w:ascii="Times New Roman" w:eastAsia="Times New Roman" w:hAnsi="Times New Roman" w:cs="Times New Roman"/>
          <w:i/>
          <w:sz w:val="24"/>
          <w:szCs w:val="24"/>
        </w:rPr>
        <w:t xml:space="preserve">e.g. </w:t>
      </w:r>
      <w:r w:rsidR="00635AF6">
        <w:rPr>
          <w:rFonts w:ascii="Times New Roman" w:eastAsia="Times New Roman" w:hAnsi="Times New Roman" w:cs="Times New Roman"/>
          <w:sz w:val="24"/>
          <w:szCs w:val="24"/>
        </w:rPr>
        <w:t xml:space="preserve">outbreaks) to run simulations to pick the best </w:t>
      </w:r>
      <w:r w:rsidR="00635AF6">
        <w:rPr>
          <w:rFonts w:ascii="Times New Roman" w:eastAsia="Times New Roman" w:hAnsi="Times New Roman" w:cs="Times New Roman"/>
          <w:i/>
          <w:sz w:val="24"/>
          <w:szCs w:val="24"/>
        </w:rPr>
        <w:t xml:space="preserve">p-value </w:t>
      </w:r>
      <w:r w:rsidR="00635AF6">
        <w:rPr>
          <w:rFonts w:ascii="Times New Roman" w:eastAsia="Times New Roman" w:hAnsi="Times New Roman" w:cs="Times New Roman"/>
          <w:sz w:val="24"/>
          <w:szCs w:val="24"/>
        </w:rPr>
        <w:t>threshold for example.</w:t>
      </w:r>
    </w:p>
    <w:p w14:paraId="6AEF358A" w14:textId="0566B9F3" w:rsidR="00804242" w:rsidRDefault="008221A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w:t>
      </w:r>
      <w:r w:rsidR="00266374">
        <w:rPr>
          <w:rFonts w:ascii="Times New Roman" w:eastAsia="Times New Roman" w:hAnsi="Times New Roman" w:cs="Times New Roman"/>
          <w:sz w:val="24"/>
          <w:szCs w:val="24"/>
        </w:rPr>
        <w:t xml:space="preserve"> or to base the timing of their</w:t>
      </w:r>
      <w:r w:rsidR="00D2058D">
        <w:rPr>
          <w:rFonts w:ascii="Times New Roman" w:eastAsia="Times New Roman" w:hAnsi="Times New Roman" w:cs="Times New Roman"/>
          <w:sz w:val="24"/>
          <w:szCs w:val="24"/>
        </w:rPr>
        <w:t xml:space="preserve"> sampling</w:t>
      </w:r>
      <w:r w:rsidR="00266374">
        <w:rPr>
          <w:rFonts w:ascii="Times New Roman" w:eastAsia="Times New Roman" w:hAnsi="Times New Roman" w:cs="Times New Roman"/>
          <w:sz w:val="24"/>
          <w:szCs w:val="24"/>
        </w:rPr>
        <w:t>, of course,</w:t>
      </w:r>
      <w:r w:rsidR="004058E4">
        <w:rPr>
          <w:rFonts w:ascii="Times New Roman" w:eastAsia="Times New Roman" w:hAnsi="Times New Roman" w:cs="Times New Roman"/>
          <w:sz w:val="24"/>
          <w:szCs w:val="24"/>
        </w:rPr>
        <w:t xml:space="preserve">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w:t>
      </w:r>
      <w:r w:rsidR="00E75CDD">
        <w:rPr>
          <w:rFonts w:ascii="Times New Roman" w:eastAsia="Times New Roman" w:hAnsi="Times New Roman" w:cs="Times New Roman"/>
          <w:sz w:val="24"/>
          <w:szCs w:val="24"/>
        </w:rPr>
        <w:lastRenderedPageBreak/>
        <w:t>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w:t>
      </w:r>
      <w:r w:rsidR="00DD6118">
        <w:rPr>
          <w:rFonts w:ascii="Times New Roman" w:eastAsia="Times New Roman" w:hAnsi="Times New Roman" w:cs="Times New Roman"/>
          <w:sz w:val="24"/>
          <w:szCs w:val="24"/>
        </w:rPr>
        <w:t>to simulate scenarios with wide-</w:t>
      </w:r>
      <w:r w:rsidR="00C4728B">
        <w:rPr>
          <w:rFonts w:ascii="Times New Roman" w:eastAsia="Times New Roman" w:hAnsi="Times New Roman" w:cs="Times New Roman"/>
          <w:sz w:val="24"/>
          <w:szCs w:val="24"/>
        </w:rPr>
        <w:t xml:space="preserve">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 xml:space="preserve">ull models </w:t>
      </w:r>
      <w:r w:rsidR="003B3778">
        <w:rPr>
          <w:rFonts w:ascii="Times New Roman" w:eastAsia="Times New Roman" w:hAnsi="Times New Roman" w:cs="Times New Roman"/>
          <w:sz w:val="24"/>
          <w:szCs w:val="24"/>
        </w:rPr>
        <w:t xml:space="preserve">can be generated by simulations </w:t>
      </w:r>
      <w:r w:rsidR="00DD6118">
        <w:rPr>
          <w:rFonts w:ascii="Times New Roman" w:eastAsia="Times New Roman" w:hAnsi="Times New Roman" w:cs="Times New Roman"/>
          <w:sz w:val="24"/>
          <w:szCs w:val="24"/>
        </w:rPr>
        <w:t>involving the</w:t>
      </w:r>
      <w:r w:rsidR="003B3778">
        <w:rPr>
          <w:rFonts w:ascii="Times New Roman" w:eastAsia="Times New Roman" w:hAnsi="Times New Roman" w:cs="Times New Roman"/>
          <w:sz w:val="24"/>
          <w:szCs w:val="24"/>
        </w:rPr>
        <w:t xml:space="preserve">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r w:rsidR="00FC0721" w:rsidRPr="00DF7D4D">
        <w:rPr>
          <w:rFonts w:ascii="Times New Roman" w:eastAsia="Times New Roman" w:hAnsi="Times New Roman" w:cs="Times New Roman"/>
          <w:i/>
          <w:sz w:val="24"/>
          <w:szCs w:val="24"/>
        </w:rPr>
        <w:t>CDMetaPOP</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FF7F91">
        <w:rPr>
          <w:rFonts w:ascii="Times New Roman" w:eastAsia="Times New Roman" w:hAnsi="Times New Roman" w:cs="Times New Roman"/>
          <w:i/>
          <w:sz w:val="24"/>
          <w:szCs w:val="24"/>
        </w:rPr>
        <w:t>Nemo</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DF7D4D">
        <w:rPr>
          <w:rFonts w:ascii="Times New Roman" w:eastAsia="Times New Roman" w:hAnsi="Times New Roman" w:cs="Times New Roman"/>
          <w:i/>
          <w:sz w:val="24"/>
          <w:szCs w:val="24"/>
        </w:rPr>
        <w:t>SPLATCHE</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w:t>
      </w:r>
      <w:r w:rsidR="00FC0721" w:rsidRPr="00DF7D4D">
        <w:rPr>
          <w:rFonts w:ascii="Times New Roman" w:eastAsia="Times New Roman" w:hAnsi="Times New Roman" w:cs="Times New Roman"/>
          <w:i/>
          <w:sz w:val="24"/>
          <w:szCs w:val="24"/>
        </w:rPr>
        <w:t>SLIM</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5E6F1155" w14:textId="367D0C43" w:rsidR="00635AF6" w:rsidRDefault="00635AF6" w:rsidP="00A51948">
      <w:pPr>
        <w:spacing w:before="240" w:after="240" w:line="480" w:lineRule="auto"/>
        <w:rPr>
          <w:rFonts w:ascii="Times New Roman" w:hAnsi="Times New Roman" w:cs="Times New Roman"/>
          <w:sz w:val="24"/>
          <w:szCs w:val="24"/>
        </w:rPr>
      </w:pPr>
      <w:r>
        <w:rPr>
          <w:rFonts w:ascii="Times New Roman" w:hAnsi="Times New Roman" w:cs="Times New Roman"/>
          <w:sz w:val="24"/>
          <w:szCs w:val="24"/>
        </w:rPr>
        <w:t xml:space="preserve">We believe that </w:t>
      </w:r>
      <w:r w:rsidR="00804242">
        <w:rPr>
          <w:rFonts w:ascii="Times New Roman" w:hAnsi="Times New Roman" w:cs="Times New Roman"/>
          <w:sz w:val="24"/>
          <w:szCs w:val="24"/>
        </w:rPr>
        <w:t>TGI could be</w:t>
      </w:r>
      <w:r>
        <w:rPr>
          <w:rFonts w:ascii="Times New Roman" w:hAnsi="Times New Roman" w:cs="Times New Roman"/>
          <w:sz w:val="24"/>
          <w:szCs w:val="24"/>
        </w:rPr>
        <w:t xml:space="preserve"> useful to many landscape ecologists and natural resources managers thanks to its focus on spotting conservation-relevant changes in gen</w:t>
      </w:r>
      <w:r w:rsidR="00804242">
        <w:rPr>
          <w:rFonts w:ascii="Times New Roman" w:hAnsi="Times New Roman" w:cs="Times New Roman"/>
          <w:sz w:val="24"/>
          <w:szCs w:val="24"/>
        </w:rPr>
        <w:t>etic diversity in the landscape.</w:t>
      </w:r>
      <w:r>
        <w:rPr>
          <w:rFonts w:ascii="Times New Roman" w:hAnsi="Times New Roman" w:cs="Times New Roman"/>
          <w:sz w:val="24"/>
          <w:szCs w:val="24"/>
        </w:rPr>
        <w:t xml:space="preserve"> </w:t>
      </w:r>
      <w:r w:rsidR="00804242">
        <w:rPr>
          <w:rFonts w:ascii="Times New Roman" w:hAnsi="Times New Roman" w:cs="Times New Roman"/>
          <w:sz w:val="24"/>
          <w:szCs w:val="24"/>
        </w:rPr>
        <w:t>By allowing researchers to confidently identify the most interesting populations to more closely monitor, even from limited genetic data, TGI could also help focus resources for conservation actions and guide investigations.</w:t>
      </w:r>
    </w:p>
    <w:p w14:paraId="764C2B7F" w14:textId="77777777" w:rsidR="00804242" w:rsidRPr="00635AF6" w:rsidRDefault="00804242" w:rsidP="00A51948">
      <w:pPr>
        <w:spacing w:before="240" w:after="240" w:line="480" w:lineRule="auto"/>
        <w:rPr>
          <w:rFonts w:ascii="Times New Roman" w:hAnsi="Times New Roman" w:cs="Times New Roman"/>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21A63CC5"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lastRenderedPageBreak/>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TG</w:t>
      </w:r>
      <w:r w:rsidR="00926F7A">
        <w:rPr>
          <w:rFonts w:ascii="Times New Roman" w:hAnsi="Times New Roman" w:cs="Times New Roman"/>
          <w:i/>
          <w:sz w:val="24"/>
          <w:szCs w:val="24"/>
        </w:rPr>
        <w:t>I,</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r w:rsidR="002A1E12">
        <w:rPr>
          <w:rFonts w:ascii="Times New Roman" w:hAnsi="Times New Roman" w:cs="Times New Roman"/>
          <w:sz w:val="24"/>
          <w:szCs w:val="24"/>
        </w:rPr>
        <w:t xml:space="preserve"> in the near future</w:t>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2BD07396"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2"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bookmarkStart w:id="2" w:name="_GoBack"/>
      <w:bookmarkEnd w:id="2"/>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44CBC38A" w14:textId="5D8F5788" w:rsidR="003F6100" w:rsidRPr="003F6100" w:rsidRDefault="004E13A5"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3F6100" w:rsidRPr="003F6100">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3F6100" w:rsidRPr="003F6100">
        <w:rPr>
          <w:rFonts w:ascii="Times New Roman" w:hAnsi="Times New Roman" w:cs="Times New Roman"/>
          <w:i/>
          <w:iCs/>
          <w:noProof/>
          <w:sz w:val="24"/>
          <w:szCs w:val="24"/>
        </w:rPr>
        <w:t>Evolution</w:t>
      </w:r>
      <w:r w:rsidR="003F6100" w:rsidRPr="003F6100">
        <w:rPr>
          <w:rFonts w:ascii="Times New Roman" w:hAnsi="Times New Roman" w:cs="Times New Roman"/>
          <w:noProof/>
          <w:sz w:val="24"/>
          <w:szCs w:val="24"/>
        </w:rPr>
        <w:t xml:space="preserve">, </w:t>
      </w:r>
      <w:r w:rsidR="003F6100" w:rsidRPr="003F6100">
        <w:rPr>
          <w:rFonts w:ascii="Times New Roman" w:hAnsi="Times New Roman" w:cs="Times New Roman"/>
          <w:i/>
          <w:iCs/>
          <w:noProof/>
          <w:sz w:val="24"/>
          <w:szCs w:val="24"/>
        </w:rPr>
        <w:t>69</w:t>
      </w:r>
      <w:r w:rsidR="003F6100" w:rsidRPr="003F6100">
        <w:rPr>
          <w:rFonts w:ascii="Times New Roman" w:hAnsi="Times New Roman" w:cs="Times New Roman"/>
          <w:noProof/>
          <w:sz w:val="24"/>
          <w:szCs w:val="24"/>
        </w:rPr>
        <w:t xml:space="preserve">(3), 823–829. doi: </w:t>
      </w:r>
      <w:r w:rsidR="003F6100" w:rsidRPr="003F6100">
        <w:rPr>
          <w:rFonts w:ascii="Times New Roman" w:hAnsi="Times New Roman" w:cs="Times New Roman"/>
          <w:noProof/>
          <w:sz w:val="24"/>
          <w:szCs w:val="24"/>
        </w:rPr>
        <w:lastRenderedPageBreak/>
        <w:t>10.1111/evo.12596</w:t>
      </w:r>
    </w:p>
    <w:p w14:paraId="5819653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eschbacher, S., Selby, J. P., Willis, J. H., &amp; Coop, G. M. (2016). </w:t>
      </w:r>
      <w:r w:rsidRPr="003F6100">
        <w:rPr>
          <w:rFonts w:ascii="Times New Roman" w:hAnsi="Times New Roman" w:cs="Times New Roman"/>
          <w:i/>
          <w:iCs/>
          <w:noProof/>
          <w:sz w:val="24"/>
          <w:szCs w:val="24"/>
        </w:rPr>
        <w:t>Population-genomic inference of the strength and timing of selection against gene flow</w:t>
      </w:r>
      <w:r w:rsidRPr="003F6100">
        <w:rPr>
          <w:rFonts w:ascii="Times New Roman" w:hAnsi="Times New Roman" w:cs="Times New Roman"/>
          <w:noProof/>
          <w:sz w:val="24"/>
          <w:szCs w:val="24"/>
        </w:rPr>
        <w:t>. (18), 1–6. doi: 10.1101/072736</w:t>
      </w:r>
    </w:p>
    <w:p w14:paraId="614BDD6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lbrechtsen, A., Nielsen, F. C., &amp; Nielsen, R. (2010). Ascertainment biases in SNP chips affect measures of population divergence. </w:t>
      </w:r>
      <w:r w:rsidRPr="003F6100">
        <w:rPr>
          <w:rFonts w:ascii="Times New Roman" w:hAnsi="Times New Roman" w:cs="Times New Roman"/>
          <w:i/>
          <w:iCs/>
          <w:noProof/>
          <w:sz w:val="24"/>
          <w:szCs w:val="24"/>
        </w:rPr>
        <w:t>Molecular Bi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7</w:t>
      </w:r>
      <w:r w:rsidRPr="003F6100">
        <w:rPr>
          <w:rFonts w:ascii="Times New Roman" w:hAnsi="Times New Roman" w:cs="Times New Roman"/>
          <w:noProof/>
          <w:sz w:val="24"/>
          <w:szCs w:val="24"/>
        </w:rPr>
        <w:t>(11), 2534–2547. doi: 10.1093/molbev/msq148</w:t>
      </w:r>
    </w:p>
    <w:p w14:paraId="3679484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llendorf, F. W., Hohenlohe, P. A., &amp; Luikart, G. (2010). Genomics and the future of conservation genetics. </w:t>
      </w:r>
      <w:r w:rsidRPr="003F6100">
        <w:rPr>
          <w:rFonts w:ascii="Times New Roman" w:hAnsi="Times New Roman" w:cs="Times New Roman"/>
          <w:i/>
          <w:iCs/>
          <w:noProof/>
          <w:sz w:val="24"/>
          <w:szCs w:val="24"/>
        </w:rPr>
        <w:t>Nature Reviews.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10), 697–709. doi: 10.1038/nrg2844</w:t>
      </w:r>
    </w:p>
    <w:p w14:paraId="65D79F4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17), 3565–3575. doi: 10.1111/j.1365-294X.2010.04757.x</w:t>
      </w:r>
    </w:p>
    <w:p w14:paraId="1C06DA9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3F6100">
        <w:rPr>
          <w:rFonts w:ascii="Times New Roman" w:hAnsi="Times New Roman" w:cs="Times New Roman"/>
          <w:i/>
          <w:iCs/>
          <w:noProof/>
          <w:sz w:val="24"/>
          <w:szCs w:val="24"/>
        </w:rPr>
        <w:t>American Naturalist</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81</w:t>
      </w:r>
      <w:r w:rsidRPr="003F6100">
        <w:rPr>
          <w:rFonts w:ascii="Times New Roman" w:hAnsi="Times New Roman" w:cs="Times New Roman"/>
          <w:noProof/>
          <w:sz w:val="24"/>
          <w:szCs w:val="24"/>
        </w:rPr>
        <w:t>(2), 254–263. doi: 10.1086/668831</w:t>
      </w:r>
    </w:p>
    <w:p w14:paraId="4DFD6EC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vise, J. C. (1994). </w:t>
      </w:r>
      <w:r w:rsidRPr="003F6100">
        <w:rPr>
          <w:rFonts w:ascii="Times New Roman" w:hAnsi="Times New Roman" w:cs="Times New Roman"/>
          <w:i/>
          <w:iCs/>
          <w:noProof/>
          <w:sz w:val="24"/>
          <w:szCs w:val="24"/>
        </w:rPr>
        <w:t>Molecular markers, natural history and evolution</w:t>
      </w:r>
      <w:r w:rsidRPr="003F6100">
        <w:rPr>
          <w:rFonts w:ascii="Times New Roman" w:hAnsi="Times New Roman" w:cs="Times New Roman"/>
          <w:noProof/>
          <w:sz w:val="24"/>
          <w:szCs w:val="24"/>
        </w:rPr>
        <w:t>. London, UK: Chapman &amp; Hall.</w:t>
      </w:r>
    </w:p>
    <w:p w14:paraId="0E8EEB63"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3F6100">
        <w:rPr>
          <w:rFonts w:ascii="Times New Roman" w:hAnsi="Times New Roman" w:cs="Times New Roman"/>
          <w:i/>
          <w:iCs/>
          <w:noProof/>
          <w:sz w:val="24"/>
          <w:szCs w:val="24"/>
        </w:rPr>
        <w:t>Copeia</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06</w:t>
      </w:r>
      <w:r w:rsidRPr="003F6100">
        <w:rPr>
          <w:rFonts w:ascii="Times New Roman" w:hAnsi="Times New Roman" w:cs="Times New Roman"/>
          <w:noProof/>
          <w:sz w:val="24"/>
          <w:szCs w:val="24"/>
        </w:rPr>
        <w:t xml:space="preserve">(3), </w:t>
      </w:r>
      <w:r w:rsidRPr="003F6100">
        <w:rPr>
          <w:rFonts w:ascii="Times New Roman" w:hAnsi="Times New Roman" w:cs="Times New Roman"/>
          <w:noProof/>
          <w:sz w:val="24"/>
          <w:szCs w:val="24"/>
        </w:rPr>
        <w:lastRenderedPageBreak/>
        <w:t>414–420. doi: 10.1643/cg-17-682</w:t>
      </w:r>
    </w:p>
    <w:p w14:paraId="1BE8DF7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3F6100">
        <w:rPr>
          <w:rFonts w:ascii="Times New Roman" w:hAnsi="Times New Roman" w:cs="Times New Roman"/>
          <w:i/>
          <w:iCs/>
          <w:noProof/>
          <w:sz w:val="24"/>
          <w:szCs w:val="24"/>
        </w:rPr>
        <w:t>Tren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w:t>
      </w:r>
      <w:r w:rsidRPr="003F6100">
        <w:rPr>
          <w:rFonts w:ascii="Times New Roman" w:hAnsi="Times New Roman" w:cs="Times New Roman"/>
          <w:noProof/>
          <w:sz w:val="24"/>
          <w:szCs w:val="24"/>
        </w:rPr>
        <w:t>(11), 670–679. doi: 10.1016/j.tree.2013.08.005</w:t>
      </w:r>
    </w:p>
    <w:p w14:paraId="4FD1183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ellard, C., Bertelsmeier, C., Leadley, P., Thuiller, W., &amp; Courchamp, F. (2012). Impacts of climate change on the future of biodiversity. </w:t>
      </w:r>
      <w:r w:rsidRPr="003F6100">
        <w:rPr>
          <w:rFonts w:ascii="Times New Roman" w:hAnsi="Times New Roman" w:cs="Times New Roman"/>
          <w:i/>
          <w:iCs/>
          <w:noProof/>
          <w:sz w:val="24"/>
          <w:szCs w:val="24"/>
        </w:rPr>
        <w:t>Ecology Letter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5</w:t>
      </w:r>
      <w:r w:rsidRPr="003F6100">
        <w:rPr>
          <w:rFonts w:ascii="Times New Roman" w:hAnsi="Times New Roman" w:cs="Times New Roman"/>
          <w:noProof/>
          <w:sz w:val="24"/>
          <w:szCs w:val="24"/>
        </w:rPr>
        <w:t>(4), 365–377. doi: 10.1111/j.1461-0248.2011.01736.x</w:t>
      </w:r>
    </w:p>
    <w:p w14:paraId="239BD7B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January), 3339–3357. doi: 10.1111/mec.15164</w:t>
      </w:r>
    </w:p>
    <w:p w14:paraId="2CAF757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hatia, G., Patterson, N., Sankararaman, S., &amp; Price, A. L. (2013). Estimating and interpreting F. </w:t>
      </w:r>
      <w:r w:rsidRPr="003F6100">
        <w:rPr>
          <w:rFonts w:ascii="Times New Roman" w:hAnsi="Times New Roman" w:cs="Times New Roman"/>
          <w:i/>
          <w:iCs/>
          <w:noProof/>
          <w:sz w:val="24"/>
          <w:szCs w:val="24"/>
        </w:rPr>
        <w:t>Genome Research</w:t>
      </w:r>
      <w:r w:rsidRPr="003F6100">
        <w:rPr>
          <w:rFonts w:ascii="Times New Roman" w:hAnsi="Times New Roman" w:cs="Times New Roman"/>
          <w:noProof/>
          <w:sz w:val="24"/>
          <w:szCs w:val="24"/>
        </w:rPr>
        <w:t>, (2), 1–9. doi: 10.1101/gr.154831.113.23</w:t>
      </w:r>
    </w:p>
    <w:p w14:paraId="623A95A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olliger, J., Lander, T., &amp; Balkenhol, N. (2014). Landscape genetics since 2003: Status, challenges and future directions. </w:t>
      </w:r>
      <w:r w:rsidRPr="003F6100">
        <w:rPr>
          <w:rFonts w:ascii="Times New Roman" w:hAnsi="Times New Roman" w:cs="Times New Roman"/>
          <w:i/>
          <w:iCs/>
          <w:noProof/>
          <w:sz w:val="24"/>
          <w:szCs w:val="24"/>
        </w:rPr>
        <w:t>Landscape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9</w:t>
      </w:r>
      <w:r w:rsidRPr="003F6100">
        <w:rPr>
          <w:rFonts w:ascii="Times New Roman" w:hAnsi="Times New Roman" w:cs="Times New Roman"/>
          <w:noProof/>
          <w:sz w:val="24"/>
          <w:szCs w:val="24"/>
        </w:rPr>
        <w:t>(3), 361–366. doi: 10.1007/s10980-013-9982-x</w:t>
      </w:r>
    </w:p>
    <w:p w14:paraId="7C8CC4D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olnick, D. I., &amp; Nosil, P. (2007). Natural selection in populations subject to a migration load. </w:t>
      </w:r>
      <w:r w:rsidRPr="003F6100">
        <w:rPr>
          <w:rFonts w:ascii="Times New Roman" w:hAnsi="Times New Roman" w:cs="Times New Roman"/>
          <w:i/>
          <w:iCs/>
          <w:noProof/>
          <w:sz w:val="24"/>
          <w:szCs w:val="24"/>
        </w:rPr>
        <w:t>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61</w:t>
      </w:r>
      <w:r w:rsidRPr="003F6100">
        <w:rPr>
          <w:rFonts w:ascii="Times New Roman" w:hAnsi="Times New Roman" w:cs="Times New Roman"/>
          <w:noProof/>
          <w:sz w:val="24"/>
          <w:szCs w:val="24"/>
        </w:rPr>
        <w:t>(9), 2229–2243. doi: 10.1111/j.1558-5646.2007.00179.x</w:t>
      </w:r>
    </w:p>
    <w:p w14:paraId="3F6878BF"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radburd, G. S., &amp; Ralph, P. L. (2019). Spatial Population Genetics: It’s About Time. </w:t>
      </w:r>
      <w:r w:rsidRPr="003F6100">
        <w:rPr>
          <w:rFonts w:ascii="Times New Roman" w:hAnsi="Times New Roman" w:cs="Times New Roman"/>
          <w:i/>
          <w:iCs/>
          <w:noProof/>
          <w:sz w:val="24"/>
          <w:szCs w:val="24"/>
        </w:rPr>
        <w:t>Annual Review of Ecology, Evolution, and Syste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50</w:t>
      </w:r>
      <w:r w:rsidRPr="003F6100">
        <w:rPr>
          <w:rFonts w:ascii="Times New Roman" w:hAnsi="Times New Roman" w:cs="Times New Roman"/>
          <w:noProof/>
          <w:sz w:val="24"/>
          <w:szCs w:val="24"/>
        </w:rPr>
        <w:t>(1), 427–449. doi: 10.1146/annurev-</w:t>
      </w:r>
      <w:r w:rsidRPr="003F6100">
        <w:rPr>
          <w:rFonts w:ascii="Times New Roman" w:hAnsi="Times New Roman" w:cs="Times New Roman"/>
          <w:noProof/>
          <w:sz w:val="24"/>
          <w:szCs w:val="24"/>
        </w:rPr>
        <w:lastRenderedPageBreak/>
        <w:t>ecolsys-110316-022659</w:t>
      </w:r>
    </w:p>
    <w:p w14:paraId="25ED0EF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uschbom, J., Yanbaev, Y., &amp; Degen, B. (2011). Efficient long-distance gene flow into an isolated relict oak stand. </w:t>
      </w:r>
      <w:r w:rsidRPr="003F6100">
        <w:rPr>
          <w:rFonts w:ascii="Times New Roman" w:hAnsi="Times New Roman" w:cs="Times New Roman"/>
          <w:i/>
          <w:iCs/>
          <w:noProof/>
          <w:sz w:val="24"/>
          <w:szCs w:val="24"/>
        </w:rPr>
        <w:t>Journal of Heredit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02</w:t>
      </w:r>
      <w:r w:rsidRPr="003F6100">
        <w:rPr>
          <w:rFonts w:ascii="Times New Roman" w:hAnsi="Times New Roman" w:cs="Times New Roman"/>
          <w:noProof/>
          <w:sz w:val="24"/>
          <w:szCs w:val="24"/>
        </w:rPr>
        <w:t>(4), 464–472. doi: 10.1093/jhered/esr023</w:t>
      </w:r>
    </w:p>
    <w:p w14:paraId="126473A0"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7</w:t>
      </w:r>
      <w:r w:rsidRPr="003F6100">
        <w:rPr>
          <w:rFonts w:ascii="Times New Roman" w:hAnsi="Times New Roman" w:cs="Times New Roman"/>
          <w:noProof/>
          <w:sz w:val="24"/>
          <w:szCs w:val="24"/>
        </w:rPr>
        <w:t>(20), 3976–4010. doi: 10.1111/mec.14848</w:t>
      </w:r>
    </w:p>
    <w:p w14:paraId="32B47CB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3F6100">
        <w:rPr>
          <w:rFonts w:ascii="Times New Roman" w:hAnsi="Times New Roman" w:cs="Times New Roman"/>
          <w:i/>
          <w:iCs/>
          <w:noProof/>
          <w:sz w:val="24"/>
          <w:szCs w:val="24"/>
        </w:rPr>
        <w:t>Genome Research</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5</w:t>
      </w:r>
      <w:r w:rsidRPr="003F6100">
        <w:rPr>
          <w:rFonts w:ascii="Times New Roman" w:hAnsi="Times New Roman" w:cs="Times New Roman"/>
          <w:noProof/>
          <w:sz w:val="24"/>
          <w:szCs w:val="24"/>
        </w:rPr>
        <w:t>(11), 1496–1502. doi: 10.1101/gr.4107905</w:t>
      </w:r>
    </w:p>
    <w:p w14:paraId="51207BA6" w14:textId="77777777" w:rsidR="003F6100" w:rsidRPr="001A5615"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lang w:val="fr-CA"/>
        </w:rPr>
      </w:pPr>
      <w:r w:rsidRPr="003F6100">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1A5615">
        <w:rPr>
          <w:rFonts w:ascii="Times New Roman" w:hAnsi="Times New Roman" w:cs="Times New Roman"/>
          <w:i/>
          <w:iCs/>
          <w:noProof/>
          <w:sz w:val="24"/>
          <w:szCs w:val="24"/>
          <w:lang w:val="fr-CA"/>
        </w:rPr>
        <w:t>PLoS ONE</w:t>
      </w:r>
      <w:r w:rsidRPr="001A5615">
        <w:rPr>
          <w:rFonts w:ascii="Times New Roman" w:hAnsi="Times New Roman" w:cs="Times New Roman"/>
          <w:noProof/>
          <w:sz w:val="24"/>
          <w:szCs w:val="24"/>
          <w:lang w:val="fr-CA"/>
        </w:rPr>
        <w:t xml:space="preserve">, </w:t>
      </w:r>
      <w:r w:rsidRPr="001A5615">
        <w:rPr>
          <w:rFonts w:ascii="Times New Roman" w:hAnsi="Times New Roman" w:cs="Times New Roman"/>
          <w:i/>
          <w:iCs/>
          <w:noProof/>
          <w:sz w:val="24"/>
          <w:szCs w:val="24"/>
          <w:lang w:val="fr-CA"/>
        </w:rPr>
        <w:t>12</w:t>
      </w:r>
      <w:r w:rsidRPr="001A5615">
        <w:rPr>
          <w:rFonts w:ascii="Times New Roman" w:hAnsi="Times New Roman" w:cs="Times New Roman"/>
          <w:noProof/>
          <w:sz w:val="24"/>
          <w:szCs w:val="24"/>
          <w:lang w:val="fr-CA"/>
        </w:rPr>
        <w:t>(5), 1–26. doi: 10.1371/journal.pone.0176960</w:t>
      </w:r>
    </w:p>
    <w:p w14:paraId="663477F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A5615">
        <w:rPr>
          <w:rFonts w:ascii="Times New Roman" w:hAnsi="Times New Roman" w:cs="Times New Roman"/>
          <w:noProof/>
          <w:sz w:val="24"/>
          <w:szCs w:val="24"/>
          <w:lang w:val="fr-CA"/>
        </w:rPr>
        <w:t xml:space="preserve">Cubry, P., Vigouroux, Y., &amp; François, O. (2017). </w:t>
      </w:r>
      <w:r w:rsidRPr="003F6100">
        <w:rPr>
          <w:rFonts w:ascii="Times New Roman" w:hAnsi="Times New Roman" w:cs="Times New Roman"/>
          <w:noProof/>
          <w:sz w:val="24"/>
          <w:szCs w:val="24"/>
        </w:rPr>
        <w:t xml:space="preserve">The Empirical Distribution of Singletons for Geographic Samples of DNA Sequences. </w:t>
      </w:r>
      <w:r w:rsidRPr="003F6100">
        <w:rPr>
          <w:rFonts w:ascii="Times New Roman" w:hAnsi="Times New Roman" w:cs="Times New Roman"/>
          <w:i/>
          <w:iCs/>
          <w:noProof/>
          <w:sz w:val="24"/>
          <w:szCs w:val="24"/>
        </w:rPr>
        <w:t>Frontiers i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September), 1–10. doi: 10.3389/fgene.2017.00139</w:t>
      </w:r>
    </w:p>
    <w:p w14:paraId="05EBA883"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3F6100">
        <w:rPr>
          <w:rFonts w:ascii="Times New Roman" w:hAnsi="Times New Roman" w:cs="Times New Roman"/>
          <w:i/>
          <w:iCs/>
          <w:noProof/>
          <w:sz w:val="24"/>
          <w:szCs w:val="24"/>
        </w:rPr>
        <w:t>Molecular Ecology Not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4</w:t>
      </w:r>
      <w:r w:rsidRPr="003F6100">
        <w:rPr>
          <w:rFonts w:ascii="Times New Roman" w:hAnsi="Times New Roman" w:cs="Times New Roman"/>
          <w:noProof/>
          <w:sz w:val="24"/>
          <w:szCs w:val="24"/>
        </w:rPr>
        <w:t>(1), 139–142. doi: 10.1046/j.1471-8286.2003.00582.x</w:t>
      </w:r>
    </w:p>
    <w:p w14:paraId="3CAC524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Dirzo, R., Young, H. S., Galetti, M., Ceballos, G., Isaac, N. J. B., &amp; Collen, B. (2014). Defaunation in the Antrhopocene. </w:t>
      </w:r>
      <w:r w:rsidRPr="003F6100">
        <w:rPr>
          <w:rFonts w:ascii="Times New Roman" w:hAnsi="Times New Roman" w:cs="Times New Roman"/>
          <w:i/>
          <w:iCs/>
          <w:noProof/>
          <w:sz w:val="24"/>
          <w:szCs w:val="24"/>
        </w:rPr>
        <w:t>Science</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401</w:t>
      </w:r>
      <w:r w:rsidRPr="003F6100">
        <w:rPr>
          <w:rFonts w:ascii="Times New Roman" w:hAnsi="Times New Roman" w:cs="Times New Roman"/>
          <w:noProof/>
          <w:sz w:val="24"/>
          <w:szCs w:val="24"/>
        </w:rPr>
        <w:t>(6195), 401–406. doi: 10.1126/science.1251817</w:t>
      </w:r>
    </w:p>
    <w:p w14:paraId="39DD397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8), 1219–1230. doi: 10.1111/eva.12617</w:t>
      </w:r>
    </w:p>
    <w:p w14:paraId="76F29BF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Dray, S., Bauman, D., Blanchet, G., Borcard, D., Clappe, S., Guenard, G., … Wagner, H. H. (2019). </w:t>
      </w:r>
      <w:r w:rsidRPr="003F6100">
        <w:rPr>
          <w:rFonts w:ascii="Times New Roman" w:hAnsi="Times New Roman" w:cs="Times New Roman"/>
          <w:i/>
          <w:iCs/>
          <w:noProof/>
          <w:sz w:val="24"/>
          <w:szCs w:val="24"/>
        </w:rPr>
        <w:t>adespatial: Multivariate Multiscale Spatial Analysis.</w:t>
      </w:r>
      <w:r w:rsidRPr="003F6100">
        <w:rPr>
          <w:rFonts w:ascii="Times New Roman" w:hAnsi="Times New Roman" w:cs="Times New Roman"/>
          <w:noProof/>
          <w:sz w:val="24"/>
          <w:szCs w:val="24"/>
        </w:rPr>
        <w:t xml:space="preserve"> Retrieved from https://cran.r-project.org/package=adespatial</w:t>
      </w:r>
    </w:p>
    <w:p w14:paraId="545637B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17), 3549–3564. doi: 10.1111/j.1365-294X.2010.04678.x</w:t>
      </w:r>
    </w:p>
    <w:p w14:paraId="0AA4FB7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4</w:t>
      </w:r>
      <w:r w:rsidRPr="003F6100">
        <w:rPr>
          <w:rFonts w:ascii="Times New Roman" w:hAnsi="Times New Roman" w:cs="Times New Roman"/>
          <w:noProof/>
          <w:sz w:val="24"/>
          <w:szCs w:val="24"/>
        </w:rPr>
        <w:t>(24), 6021–6040. doi: 10.1111/mec.13454</w:t>
      </w:r>
    </w:p>
    <w:p w14:paraId="764EF73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Excoffier, L., Dupanloup, I., Huerta-Sánchez, E., Sousa, V. C., &amp; Foll, M. (2013). Robust Demographic Inference from Genomic and SNP Data. </w:t>
      </w:r>
      <w:r w:rsidRPr="003F6100">
        <w:rPr>
          <w:rFonts w:ascii="Times New Roman" w:hAnsi="Times New Roman" w:cs="Times New Roman"/>
          <w:i/>
          <w:iCs/>
          <w:noProof/>
          <w:sz w:val="24"/>
          <w:szCs w:val="24"/>
        </w:rPr>
        <w:t>PLoS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10). doi: 10.1371/journal.pgen.1003905</w:t>
      </w:r>
    </w:p>
    <w:p w14:paraId="4E6ED8A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5</w:t>
      </w:r>
      <w:r w:rsidRPr="003F6100">
        <w:rPr>
          <w:rFonts w:ascii="Times New Roman" w:hAnsi="Times New Roman" w:cs="Times New Roman"/>
          <w:noProof/>
          <w:sz w:val="24"/>
          <w:szCs w:val="24"/>
        </w:rPr>
        <w:t>(1), 104–120. doi: 10.1111/mec.13476</w:t>
      </w:r>
    </w:p>
    <w:p w14:paraId="0D7AC9F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Gardner, R. H., &amp; Urban, D. L. (2007). Neutral models for testing landscape hypotheses. </w:t>
      </w:r>
      <w:r w:rsidRPr="003F6100">
        <w:rPr>
          <w:rFonts w:ascii="Times New Roman" w:hAnsi="Times New Roman" w:cs="Times New Roman"/>
          <w:i/>
          <w:iCs/>
          <w:noProof/>
          <w:sz w:val="24"/>
          <w:szCs w:val="24"/>
        </w:rPr>
        <w:t>Landscape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2</w:t>
      </w:r>
      <w:r w:rsidRPr="003F6100">
        <w:rPr>
          <w:rFonts w:ascii="Times New Roman" w:hAnsi="Times New Roman" w:cs="Times New Roman"/>
          <w:noProof/>
          <w:sz w:val="24"/>
          <w:szCs w:val="24"/>
        </w:rPr>
        <w:t>(1), 15–29. doi: 10.1007/s10980-006-9011-4</w:t>
      </w:r>
    </w:p>
    <w:p w14:paraId="3AA2411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3F6100">
        <w:rPr>
          <w:rFonts w:ascii="Times New Roman" w:hAnsi="Times New Roman" w:cs="Times New Roman"/>
          <w:i/>
          <w:iCs/>
          <w:noProof/>
          <w:sz w:val="24"/>
          <w:szCs w:val="24"/>
        </w:rPr>
        <w:t>Heredit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0</w:t>
      </w:r>
      <w:r w:rsidRPr="003F6100">
        <w:rPr>
          <w:rFonts w:ascii="Times New Roman" w:hAnsi="Times New Roman" w:cs="Times New Roman"/>
          <w:noProof/>
          <w:sz w:val="24"/>
          <w:szCs w:val="24"/>
        </w:rPr>
        <w:t>(5), 409–419. doi: 10.1038/hdy.2012.120</w:t>
      </w:r>
    </w:p>
    <w:p w14:paraId="7DA8436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uillaume, F., &amp; Rougemont, J. (2006). Nemo: An evolutionary and population genetics programming framework.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2</w:t>
      </w:r>
      <w:r w:rsidRPr="003F6100">
        <w:rPr>
          <w:rFonts w:ascii="Times New Roman" w:hAnsi="Times New Roman" w:cs="Times New Roman"/>
          <w:noProof/>
          <w:sz w:val="24"/>
          <w:szCs w:val="24"/>
        </w:rPr>
        <w:t>(20), 2556–2557. doi: 10.1093/bioinformatics/btl415</w:t>
      </w:r>
    </w:p>
    <w:p w14:paraId="3B2ED92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3F6100">
        <w:rPr>
          <w:rFonts w:ascii="Times New Roman" w:hAnsi="Times New Roman" w:cs="Times New Roman"/>
          <w:i/>
          <w:iCs/>
          <w:noProof/>
          <w:sz w:val="24"/>
          <w:szCs w:val="24"/>
        </w:rPr>
        <w:t>PLoS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5</w:t>
      </w:r>
      <w:r w:rsidRPr="003F6100">
        <w:rPr>
          <w:rFonts w:ascii="Times New Roman" w:hAnsi="Times New Roman" w:cs="Times New Roman"/>
          <w:noProof/>
          <w:sz w:val="24"/>
          <w:szCs w:val="24"/>
        </w:rPr>
        <w:t>(10). doi: 10.1371/journal.pgen.1000695</w:t>
      </w:r>
    </w:p>
    <w:p w14:paraId="0F4C93A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Haller, B. C., &amp; Messer, P. W. (2019). SLiM 3: Forward Genetic Simulations Beyond the Wright-Fisher Model. </w:t>
      </w:r>
      <w:r w:rsidRPr="003F6100">
        <w:rPr>
          <w:rFonts w:ascii="Times New Roman" w:hAnsi="Times New Roman" w:cs="Times New Roman"/>
          <w:i/>
          <w:iCs/>
          <w:noProof/>
          <w:sz w:val="24"/>
          <w:szCs w:val="24"/>
        </w:rPr>
        <w:t>Molecular Bi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36</w:t>
      </w:r>
      <w:r w:rsidRPr="003F6100">
        <w:rPr>
          <w:rFonts w:ascii="Times New Roman" w:hAnsi="Times New Roman" w:cs="Times New Roman"/>
          <w:noProof/>
          <w:sz w:val="24"/>
          <w:szCs w:val="24"/>
        </w:rPr>
        <w:t>(3), 632–637. doi: 10.1093/molbev/msy228</w:t>
      </w:r>
    </w:p>
    <w:p w14:paraId="07C8CD7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7</w:t>
      </w:r>
      <w:r w:rsidRPr="003F6100">
        <w:rPr>
          <w:rFonts w:ascii="Times New Roman" w:hAnsi="Times New Roman" w:cs="Times New Roman"/>
          <w:noProof/>
          <w:sz w:val="24"/>
          <w:szCs w:val="24"/>
        </w:rPr>
        <w:t>(9), 1008–1025. doi: 10.1111/eva.12149</w:t>
      </w:r>
    </w:p>
    <w:p w14:paraId="3D7E8A9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James, P. M. a., Fleming, R. a., &amp; Fortin, M. J. (2010). Identifying significant scale-specific spatial boundaries using wavelets and null models: Spruce budworm defoliation in Ontario, Canada as a case study. </w:t>
      </w:r>
      <w:r w:rsidRPr="003F6100">
        <w:rPr>
          <w:rFonts w:ascii="Times New Roman" w:hAnsi="Times New Roman" w:cs="Times New Roman"/>
          <w:i/>
          <w:iCs/>
          <w:noProof/>
          <w:sz w:val="24"/>
          <w:szCs w:val="24"/>
        </w:rPr>
        <w:t>Landscape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5</w:t>
      </w:r>
      <w:r w:rsidRPr="003F6100">
        <w:rPr>
          <w:rFonts w:ascii="Times New Roman" w:hAnsi="Times New Roman" w:cs="Times New Roman"/>
          <w:noProof/>
          <w:sz w:val="24"/>
          <w:szCs w:val="24"/>
        </w:rPr>
        <w:t>, 873–887. doi: 10.1007/s10980-010-9465-2</w:t>
      </w:r>
    </w:p>
    <w:p w14:paraId="3A96DC0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Jombart, T. (2008). Adegenet: A R package for the multivariate analysis of genetic markers.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4</w:t>
      </w:r>
      <w:r w:rsidRPr="003F6100">
        <w:rPr>
          <w:rFonts w:ascii="Times New Roman" w:hAnsi="Times New Roman" w:cs="Times New Roman"/>
          <w:noProof/>
          <w:sz w:val="24"/>
          <w:szCs w:val="24"/>
        </w:rPr>
        <w:t>(11), 1403–1405. doi: 10.1093/bioinformatics/btn129</w:t>
      </w:r>
    </w:p>
    <w:p w14:paraId="4884D6D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Jombart, T., &amp; Ahmed, I. (2011). adegenet 1.3-1: New tools for the analysis of genome-wide SNP data.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7</w:t>
      </w:r>
      <w:r w:rsidRPr="003F6100">
        <w:rPr>
          <w:rFonts w:ascii="Times New Roman" w:hAnsi="Times New Roman" w:cs="Times New Roman"/>
          <w:noProof/>
          <w:sz w:val="24"/>
          <w:szCs w:val="24"/>
        </w:rPr>
        <w:t>(21), 3070–3071. doi: 10.1093/bioinformatics/btr521</w:t>
      </w:r>
    </w:p>
    <w:p w14:paraId="2B3289B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3F6100">
        <w:rPr>
          <w:rFonts w:ascii="Times New Roman" w:hAnsi="Times New Roman" w:cs="Times New Roman"/>
          <w:i/>
          <w:iCs/>
          <w:noProof/>
          <w:sz w:val="24"/>
          <w:szCs w:val="24"/>
        </w:rPr>
        <w:t>Journal of the American Statistical Associa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0</w:t>
      </w:r>
      <w:r w:rsidRPr="003F6100">
        <w:rPr>
          <w:rFonts w:ascii="Times New Roman" w:hAnsi="Times New Roman" w:cs="Times New Roman"/>
          <w:noProof/>
          <w:sz w:val="24"/>
          <w:szCs w:val="24"/>
        </w:rPr>
        <w:t>(0), 1–16. doi: 10.1080/01621459.2019.1635482</w:t>
      </w:r>
    </w:p>
    <w:p w14:paraId="4CDAE1C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3F6100">
        <w:rPr>
          <w:rFonts w:ascii="Times New Roman" w:hAnsi="Times New Roman" w:cs="Times New Roman"/>
          <w:i/>
          <w:iCs/>
          <w:noProof/>
          <w:sz w:val="24"/>
          <w:szCs w:val="24"/>
        </w:rPr>
        <w:t>Ecology Letter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5</w:t>
      </w:r>
      <w:r w:rsidRPr="003F6100">
        <w:rPr>
          <w:rFonts w:ascii="Times New Roman" w:hAnsi="Times New Roman" w:cs="Times New Roman"/>
          <w:noProof/>
          <w:sz w:val="24"/>
          <w:szCs w:val="24"/>
        </w:rPr>
        <w:t>(4), 378–392. doi: 10.1111/j.1461-0248.2012.01746.x</w:t>
      </w:r>
    </w:p>
    <w:p w14:paraId="0413E85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doi: 10.1111/2041-210X.12608</w:t>
      </w:r>
    </w:p>
    <w:p w14:paraId="0AC4CD5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1), 4–11. doi: 10.1111/2041-210X.12608</w:t>
      </w:r>
    </w:p>
    <w:p w14:paraId="3B06288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 4179–4191. doi: 10.1111/j.1365-294X.2010.04808.x</w:t>
      </w:r>
    </w:p>
    <w:p w14:paraId="764D4CB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Cushman, S. a, Murphy, M. a, &amp; Luikart, G. (2010). Relationships between </w:t>
      </w:r>
      <w:r w:rsidRPr="003F6100">
        <w:rPr>
          <w:rFonts w:ascii="Times New Roman" w:hAnsi="Times New Roman" w:cs="Times New Roman"/>
          <w:noProof/>
          <w:sz w:val="24"/>
          <w:szCs w:val="24"/>
        </w:rPr>
        <w:lastRenderedPageBreak/>
        <w:t xml:space="preserve">migration rates and landscape resistance assessed using individual-based simulations. </w:t>
      </w:r>
      <w:r w:rsidRPr="003F6100">
        <w:rPr>
          <w:rFonts w:ascii="Times New Roman" w:hAnsi="Times New Roman" w:cs="Times New Roman"/>
          <w:i/>
          <w:iCs/>
          <w:noProof/>
          <w:sz w:val="24"/>
          <w:szCs w:val="24"/>
        </w:rPr>
        <w:t>Molecular Ecology Resourc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0</w:t>
      </w:r>
      <w:r w:rsidRPr="003F6100">
        <w:rPr>
          <w:rFonts w:ascii="Times New Roman" w:hAnsi="Times New Roman" w:cs="Times New Roman"/>
          <w:noProof/>
          <w:sz w:val="24"/>
          <w:szCs w:val="24"/>
        </w:rPr>
        <w:t>(5), 854–862. doi: 10.1111/j.1755-0998.2010.02867.x</w:t>
      </w:r>
    </w:p>
    <w:p w14:paraId="0E84A62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3F6100">
        <w:rPr>
          <w:rFonts w:ascii="Times New Roman" w:hAnsi="Times New Roman" w:cs="Times New Roman"/>
          <w:i/>
          <w:iCs/>
          <w:noProof/>
          <w:sz w:val="24"/>
          <w:szCs w:val="24"/>
        </w:rPr>
        <w:t>Frontiers i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FEB), 1–12. doi: 10.3389/fgene.2017.00009</w:t>
      </w:r>
    </w:p>
    <w:p w14:paraId="11E6FD50"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July), 1–15. doi: 10.1111/eva.12852</w:t>
      </w:r>
    </w:p>
    <w:p w14:paraId="6590A30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gendre, P. (2019a). A temporal beta-diversity index to identify sites that have changed in exceptional ways in space–time surveys. </w:t>
      </w:r>
      <w:r w:rsidRPr="003F6100">
        <w:rPr>
          <w:rFonts w:ascii="Times New Roman" w:hAnsi="Times New Roman" w:cs="Times New Roman"/>
          <w:i/>
          <w:iCs/>
          <w:noProof/>
          <w:sz w:val="24"/>
          <w:szCs w:val="24"/>
        </w:rPr>
        <w:t>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6), 3500–3514. doi: 10.1002/ece3.4984</w:t>
      </w:r>
    </w:p>
    <w:p w14:paraId="78CC246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gendre, P. (2019b). A temporal beta‐diversity index to identify sites that have changed in exceptional ways in space-time surveys. </w:t>
      </w:r>
      <w:r w:rsidRPr="003F6100">
        <w:rPr>
          <w:rFonts w:ascii="Times New Roman" w:hAnsi="Times New Roman" w:cs="Times New Roman"/>
          <w:i/>
          <w:iCs/>
          <w:noProof/>
          <w:sz w:val="24"/>
          <w:szCs w:val="24"/>
        </w:rPr>
        <w:t>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 3500–3514. doi: 10.1002/ece3.4984</w:t>
      </w:r>
    </w:p>
    <w:p w14:paraId="4A9C845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gendre, P., &amp; Gauthier, O. (2014). Statistical methods for temporal and space-time analysis of community composition data. </w:t>
      </w:r>
      <w:r w:rsidRPr="003F6100">
        <w:rPr>
          <w:rFonts w:ascii="Times New Roman" w:hAnsi="Times New Roman" w:cs="Times New Roman"/>
          <w:i/>
          <w:iCs/>
          <w:noProof/>
          <w:sz w:val="24"/>
          <w:szCs w:val="24"/>
        </w:rPr>
        <w:t>Proceedings of the Royal Society B: Biological Scienc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1</w:t>
      </w:r>
      <w:r w:rsidRPr="003F6100">
        <w:rPr>
          <w:rFonts w:ascii="Times New Roman" w:hAnsi="Times New Roman" w:cs="Times New Roman"/>
          <w:noProof/>
          <w:sz w:val="24"/>
          <w:szCs w:val="24"/>
        </w:rPr>
        <w:t>(1778). doi: 10.1098/rspb.2013.2728</w:t>
      </w:r>
    </w:p>
    <w:p w14:paraId="718DD50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April), 1–8. doi: 10.1111/eva.12810</w:t>
      </w:r>
    </w:p>
    <w:p w14:paraId="6933063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Lepais, O., Chancerel, E., Boury, C., Salin, F., Manicki, A., Taillebois, L., … Guichoux, E. (2019). Fast sequence-based microsatellite genotyping development workflow for any non-model species. </w:t>
      </w:r>
      <w:r w:rsidRPr="003F6100">
        <w:rPr>
          <w:rFonts w:ascii="Times New Roman" w:hAnsi="Times New Roman" w:cs="Times New Roman"/>
          <w:i/>
          <w:iCs/>
          <w:noProof/>
          <w:sz w:val="24"/>
          <w:szCs w:val="24"/>
        </w:rPr>
        <w:t>BioRxiv</w:t>
      </w:r>
      <w:r w:rsidRPr="003F6100">
        <w:rPr>
          <w:rFonts w:ascii="Times New Roman" w:hAnsi="Times New Roman" w:cs="Times New Roman"/>
          <w:noProof/>
          <w:sz w:val="24"/>
          <w:szCs w:val="24"/>
        </w:rPr>
        <w:t>, 649772. doi: 10.1101/649772</w:t>
      </w:r>
    </w:p>
    <w:p w14:paraId="6582A30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owe, W. H., &amp; Allendorf, F. W. (2010). What can genetics tell us about population connectivity?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15), 3038–3051. doi: 10.1111/j.1365-294X.2010.04688.x</w:t>
      </w:r>
    </w:p>
    <w:p w14:paraId="5FB53A1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nel, S., &amp; Holderegger, R. (2013). Ten years of landscape genetics. </w:t>
      </w:r>
      <w:r w:rsidRPr="003F6100">
        <w:rPr>
          <w:rFonts w:ascii="Times New Roman" w:hAnsi="Times New Roman" w:cs="Times New Roman"/>
          <w:i/>
          <w:iCs/>
          <w:noProof/>
          <w:sz w:val="24"/>
          <w:szCs w:val="24"/>
        </w:rPr>
        <w:t>Trends in Ecology &amp;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w:t>
      </w:r>
      <w:r w:rsidRPr="003F6100">
        <w:rPr>
          <w:rFonts w:ascii="Times New Roman" w:hAnsi="Times New Roman" w:cs="Times New Roman"/>
          <w:noProof/>
          <w:sz w:val="24"/>
          <w:szCs w:val="24"/>
        </w:rPr>
        <w:t>(10), 614–621. doi: 10.1016/j.tree.2013.05.012</w:t>
      </w:r>
    </w:p>
    <w:p w14:paraId="4681F8B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nel, S., Schwartz, M. K., Luikart, G., &amp; Taberlet, P. (2003). Landscape genetics: combining landscape ecology and population genetics. </w:t>
      </w:r>
      <w:r w:rsidRPr="003F6100">
        <w:rPr>
          <w:rFonts w:ascii="Times New Roman" w:hAnsi="Times New Roman" w:cs="Times New Roman"/>
          <w:i/>
          <w:iCs/>
          <w:noProof/>
          <w:sz w:val="24"/>
          <w:szCs w:val="24"/>
        </w:rPr>
        <w:t>Trends in Ecology &amp;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8</w:t>
      </w:r>
      <w:r w:rsidRPr="003F6100">
        <w:rPr>
          <w:rFonts w:ascii="Times New Roman" w:hAnsi="Times New Roman" w:cs="Times New Roman"/>
          <w:noProof/>
          <w:sz w:val="24"/>
          <w:szCs w:val="24"/>
        </w:rPr>
        <w:t>(4), 189–197. doi: 10.1016/S0169-5347(03)00008-9</w:t>
      </w:r>
    </w:p>
    <w:p w14:paraId="033064F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10), 1253–1264. doi: 10.1111/2041-210X.12799</w:t>
      </w:r>
    </w:p>
    <w:p w14:paraId="729D5C2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66</w:t>
      </w:r>
      <w:r w:rsidRPr="003F6100">
        <w:rPr>
          <w:rFonts w:ascii="Times New Roman" w:hAnsi="Times New Roman" w:cs="Times New Roman"/>
          <w:noProof/>
          <w:sz w:val="24"/>
          <w:szCs w:val="24"/>
        </w:rPr>
        <w:t>(1), 351–372. doi: 10.1534/genetics.166.1.351</w:t>
      </w:r>
    </w:p>
    <w:p w14:paraId="19E5F00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1</w:t>
      </w:r>
      <w:r w:rsidRPr="003F6100">
        <w:rPr>
          <w:rFonts w:ascii="Times New Roman" w:hAnsi="Times New Roman" w:cs="Times New Roman"/>
          <w:noProof/>
          <w:sz w:val="24"/>
          <w:szCs w:val="24"/>
        </w:rPr>
        <w:t xml:space="preserve">(3), 675–689. Retrieved from </w:t>
      </w:r>
      <w:r w:rsidRPr="003F6100">
        <w:rPr>
          <w:rFonts w:ascii="Times New Roman" w:hAnsi="Times New Roman" w:cs="Times New Roman"/>
          <w:noProof/>
          <w:sz w:val="24"/>
          <w:szCs w:val="24"/>
        </w:rPr>
        <w:lastRenderedPageBreak/>
        <w:t>https://www.ncbi.nlm.nih.gov/pmc/articles/PMC1202664/pdf/675.pdf</w:t>
      </w:r>
    </w:p>
    <w:p w14:paraId="253650F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3F6100">
        <w:rPr>
          <w:rFonts w:ascii="Times New Roman" w:hAnsi="Times New Roman" w:cs="Times New Roman"/>
          <w:i/>
          <w:iCs/>
          <w:noProof/>
          <w:sz w:val="24"/>
          <w:szCs w:val="24"/>
        </w:rPr>
        <w:t>PLoS Neglected Tropical Diseas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4), 1–27. doi: 10.1371/journal.pntd.0005546</w:t>
      </w:r>
    </w:p>
    <w:p w14:paraId="2FCD5A2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3F6100">
        <w:rPr>
          <w:rFonts w:ascii="Times New Roman" w:hAnsi="Times New Roman" w:cs="Times New Roman"/>
          <w:i/>
          <w:iCs/>
          <w:noProof/>
          <w:sz w:val="24"/>
          <w:szCs w:val="24"/>
        </w:rPr>
        <w:t>Genome</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3</w:t>
      </w:r>
      <w:r w:rsidRPr="003F6100">
        <w:rPr>
          <w:rFonts w:ascii="Times New Roman" w:hAnsi="Times New Roman" w:cs="Times New Roman"/>
          <w:noProof/>
          <w:sz w:val="24"/>
          <w:szCs w:val="24"/>
        </w:rPr>
        <w:t>(July), 1–13. doi: 10.1139/gen-2019-0004</w:t>
      </w:r>
    </w:p>
    <w:p w14:paraId="7407F05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7</w:t>
      </w:r>
      <w:r w:rsidRPr="003F6100">
        <w:rPr>
          <w:rFonts w:ascii="Times New Roman" w:hAnsi="Times New Roman" w:cs="Times New Roman"/>
          <w:noProof/>
          <w:sz w:val="24"/>
          <w:szCs w:val="24"/>
        </w:rPr>
        <w:t>(1), 80–89. doi: 10.1111/2041-210X.12466</w:t>
      </w:r>
    </w:p>
    <w:p w14:paraId="6F9B3A13"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3F6100">
        <w:rPr>
          <w:rFonts w:ascii="Times New Roman" w:hAnsi="Times New Roman" w:cs="Times New Roman"/>
          <w:i/>
          <w:iCs/>
          <w:noProof/>
          <w:sz w:val="24"/>
          <w:szCs w:val="24"/>
        </w:rPr>
        <w:t>Proceedings of the Royal Society B: Biological Scienc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3</w:t>
      </w:r>
      <w:r w:rsidRPr="003F6100">
        <w:rPr>
          <w:rFonts w:ascii="Times New Roman" w:hAnsi="Times New Roman" w:cs="Times New Roman"/>
          <w:noProof/>
          <w:sz w:val="24"/>
          <w:szCs w:val="24"/>
        </w:rPr>
        <w:t>(1831), 1–8. doi: 10.1098/rspb.2016.0668</w:t>
      </w:r>
    </w:p>
    <w:p w14:paraId="310FE56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Paradis, E. (2010). Pegas: An R package for population genetics with an integrated-modular approach.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6</w:t>
      </w:r>
      <w:r w:rsidRPr="003F6100">
        <w:rPr>
          <w:rFonts w:ascii="Times New Roman" w:hAnsi="Times New Roman" w:cs="Times New Roman"/>
          <w:noProof/>
          <w:sz w:val="24"/>
          <w:szCs w:val="24"/>
        </w:rPr>
        <w:t>(3), 419–420. doi: 10.1093/bioinformatics/btp696</w:t>
      </w:r>
    </w:p>
    <w:p w14:paraId="49E0C66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4</w:t>
      </w:r>
      <w:r w:rsidRPr="003F6100">
        <w:rPr>
          <w:rFonts w:ascii="Times New Roman" w:hAnsi="Times New Roman" w:cs="Times New Roman"/>
          <w:noProof/>
          <w:sz w:val="24"/>
          <w:szCs w:val="24"/>
        </w:rPr>
        <w:t>(18), 4586–4604. doi: 10.1111/mec.13345</w:t>
      </w:r>
    </w:p>
    <w:p w14:paraId="4F27844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Poff, N. L. R., Larson, E. I., Salerno, P. E., Morton, S. G., Kondratieff, B. C., Flecker, A. S., … Funk, W. C. (2018). Extreme streams: species persistence and genomic change in montane insect populations across a flooding gradient. </w:t>
      </w:r>
      <w:r w:rsidRPr="003F6100">
        <w:rPr>
          <w:rFonts w:ascii="Times New Roman" w:hAnsi="Times New Roman" w:cs="Times New Roman"/>
          <w:i/>
          <w:iCs/>
          <w:noProof/>
          <w:sz w:val="24"/>
          <w:szCs w:val="24"/>
        </w:rPr>
        <w:t>Ecology Letter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1</w:t>
      </w:r>
      <w:r w:rsidRPr="003F6100">
        <w:rPr>
          <w:rFonts w:ascii="Times New Roman" w:hAnsi="Times New Roman" w:cs="Times New Roman"/>
          <w:noProof/>
          <w:sz w:val="24"/>
          <w:szCs w:val="24"/>
        </w:rPr>
        <w:t>(4), 525–535. doi: 10.1111/ele.12918</w:t>
      </w:r>
    </w:p>
    <w:p w14:paraId="3A09859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 Core Team. (2019). </w:t>
      </w:r>
      <w:r w:rsidRPr="003F6100">
        <w:rPr>
          <w:rFonts w:ascii="Times New Roman" w:hAnsi="Times New Roman" w:cs="Times New Roman"/>
          <w:i/>
          <w:iCs/>
          <w:noProof/>
          <w:sz w:val="24"/>
          <w:szCs w:val="24"/>
        </w:rPr>
        <w:t>R: A language and environment for statistical computing</w:t>
      </w:r>
      <w:r w:rsidRPr="003F6100">
        <w:rPr>
          <w:rFonts w:ascii="Times New Roman" w:hAnsi="Times New Roman" w:cs="Times New Roman"/>
          <w:noProof/>
          <w:sz w:val="24"/>
          <w:szCs w:val="24"/>
        </w:rPr>
        <w:t>. Retrieved from https://www.r-project.org/</w:t>
      </w:r>
    </w:p>
    <w:p w14:paraId="1A577CE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ogers, J. S. (1972). Measures of genetic similarity and genetic distances. In M. R. Wheeler (Ed.), </w:t>
      </w:r>
      <w:r w:rsidRPr="003F6100">
        <w:rPr>
          <w:rFonts w:ascii="Times New Roman" w:hAnsi="Times New Roman" w:cs="Times New Roman"/>
          <w:i/>
          <w:iCs/>
          <w:noProof/>
          <w:sz w:val="24"/>
          <w:szCs w:val="24"/>
        </w:rPr>
        <w:t>Studies in Genetics VII</w:t>
      </w:r>
      <w:r w:rsidRPr="003F6100">
        <w:rPr>
          <w:rFonts w:ascii="Times New Roman" w:hAnsi="Times New Roman" w:cs="Times New Roman"/>
          <w:noProof/>
          <w:sz w:val="24"/>
          <w:szCs w:val="24"/>
        </w:rPr>
        <w:t xml:space="preserve"> (pp. 145–153). Austin: The University of Texas.</w:t>
      </w:r>
    </w:p>
    <w:p w14:paraId="295F6B7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ousset, F. (1997). Genetic Differentiation and Estimation of Gene Flow from FStatistics Under Isolation by Distance.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45</w:t>
      </w:r>
      <w:r w:rsidRPr="003F6100">
        <w:rPr>
          <w:rFonts w:ascii="Times New Roman" w:hAnsi="Times New Roman" w:cs="Times New Roman"/>
          <w:noProof/>
          <w:sz w:val="24"/>
          <w:szCs w:val="24"/>
        </w:rPr>
        <w:t>(4), 1219–1228.</w:t>
      </w:r>
    </w:p>
    <w:p w14:paraId="4CAB250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ousset, F., &amp; Ferdy, J.-B. (2014). Testing environmental and genetic effects in the presence of spatial autocorrelation. </w:t>
      </w:r>
      <w:r w:rsidRPr="003F6100">
        <w:rPr>
          <w:rFonts w:ascii="Times New Roman" w:hAnsi="Times New Roman" w:cs="Times New Roman"/>
          <w:i/>
          <w:iCs/>
          <w:noProof/>
          <w:sz w:val="24"/>
          <w:szCs w:val="24"/>
        </w:rPr>
        <w:t>Ecograph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37</w:t>
      </w:r>
      <w:r w:rsidRPr="003F6100">
        <w:rPr>
          <w:rFonts w:ascii="Times New Roman" w:hAnsi="Times New Roman" w:cs="Times New Roman"/>
          <w:noProof/>
          <w:sz w:val="24"/>
          <w:szCs w:val="24"/>
        </w:rPr>
        <w:t>(December 2013), 781–790. doi: 10.1111/ecog.00566</w:t>
      </w:r>
    </w:p>
    <w:p w14:paraId="5CB9359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Studio Team. (2018). </w:t>
      </w:r>
      <w:r w:rsidRPr="003F6100">
        <w:rPr>
          <w:rFonts w:ascii="Times New Roman" w:hAnsi="Times New Roman" w:cs="Times New Roman"/>
          <w:i/>
          <w:iCs/>
          <w:noProof/>
          <w:sz w:val="24"/>
          <w:szCs w:val="24"/>
        </w:rPr>
        <w:t>RStudio: Integrated Development for R</w:t>
      </w:r>
      <w:r w:rsidRPr="003F6100">
        <w:rPr>
          <w:rFonts w:ascii="Times New Roman" w:hAnsi="Times New Roman" w:cs="Times New Roman"/>
          <w:noProof/>
          <w:sz w:val="24"/>
          <w:szCs w:val="24"/>
        </w:rPr>
        <w:t>. Retrieved from http://www.rstudio.com/</w:t>
      </w:r>
    </w:p>
    <w:p w14:paraId="484ADCB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3F6100">
        <w:rPr>
          <w:rFonts w:ascii="Times New Roman" w:hAnsi="Times New Roman" w:cs="Times New Roman"/>
          <w:i/>
          <w:iCs/>
          <w:noProof/>
          <w:sz w:val="24"/>
          <w:szCs w:val="24"/>
        </w:rPr>
        <w:t>Conservatio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2), 375–385. doi: 10.1007/s10592-009-0044-5</w:t>
      </w:r>
    </w:p>
    <w:p w14:paraId="7B015A8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3F6100">
        <w:rPr>
          <w:rFonts w:ascii="Times New Roman" w:hAnsi="Times New Roman" w:cs="Times New Roman"/>
          <w:i/>
          <w:iCs/>
          <w:noProof/>
          <w:sz w:val="24"/>
          <w:szCs w:val="24"/>
        </w:rPr>
        <w:t>Scientific Report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1), 1–9. doi: 10.1038/s41598-019-43435-9</w:t>
      </w:r>
    </w:p>
    <w:p w14:paraId="7DFAB9E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Shimadzu, H., Dornelas, M., &amp; Magurran, A. E. (2015). Measuring temporal turnover in ecological communitie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6</w:t>
      </w:r>
      <w:r w:rsidRPr="003F6100">
        <w:rPr>
          <w:rFonts w:ascii="Times New Roman" w:hAnsi="Times New Roman" w:cs="Times New Roman"/>
          <w:noProof/>
          <w:sz w:val="24"/>
          <w:szCs w:val="24"/>
        </w:rPr>
        <w:t>(12), 1384–1394. doi: 10.1111/2041-210X.12438</w:t>
      </w:r>
    </w:p>
    <w:p w14:paraId="16BB544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3F6100">
        <w:rPr>
          <w:rFonts w:ascii="Times New Roman" w:hAnsi="Times New Roman" w:cs="Times New Roman"/>
          <w:i/>
          <w:iCs/>
          <w:noProof/>
          <w:sz w:val="24"/>
          <w:szCs w:val="24"/>
        </w:rPr>
        <w:t>Molecular Bi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31</w:t>
      </w:r>
      <w:r w:rsidRPr="003F6100">
        <w:rPr>
          <w:rFonts w:ascii="Times New Roman" w:hAnsi="Times New Roman" w:cs="Times New Roman"/>
          <w:noProof/>
          <w:sz w:val="24"/>
          <w:szCs w:val="24"/>
        </w:rPr>
        <w:t>(9), 2516–2527. doi: 10.1093/molbev/msu192</w:t>
      </w:r>
    </w:p>
    <w:p w14:paraId="2B9DBF0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3F6100">
        <w:rPr>
          <w:rFonts w:ascii="Times New Roman" w:hAnsi="Times New Roman" w:cs="Times New Roman"/>
          <w:i/>
          <w:iCs/>
          <w:noProof/>
          <w:sz w:val="24"/>
          <w:szCs w:val="24"/>
        </w:rPr>
        <w:t>Conservatio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3</w:t>
      </w:r>
      <w:r w:rsidRPr="003F6100">
        <w:rPr>
          <w:rFonts w:ascii="Times New Roman" w:hAnsi="Times New Roman" w:cs="Times New Roman"/>
          <w:noProof/>
          <w:sz w:val="24"/>
          <w:szCs w:val="24"/>
        </w:rPr>
        <w:t>(2), 499–507. doi: 10.1007/s10592-011-0302-1</w:t>
      </w:r>
    </w:p>
    <w:p w14:paraId="5DB72E9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3F6100">
        <w:rPr>
          <w:rFonts w:ascii="Times New Roman" w:hAnsi="Times New Roman" w:cs="Times New Roman"/>
          <w:i/>
          <w:iCs/>
          <w:noProof/>
          <w:sz w:val="24"/>
          <w:szCs w:val="24"/>
        </w:rPr>
        <w:t>Marine Ecology Progress Seri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565</w:t>
      </w:r>
      <w:r w:rsidRPr="003F6100">
        <w:rPr>
          <w:rFonts w:ascii="Times New Roman" w:hAnsi="Times New Roman" w:cs="Times New Roman"/>
          <w:noProof/>
          <w:sz w:val="24"/>
          <w:szCs w:val="24"/>
        </w:rPr>
        <w:t>, 79–93. doi: 10.3354/meps12009</w:t>
      </w:r>
    </w:p>
    <w:p w14:paraId="57831AA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Wagner, H. H., &amp; Fortin, M.-J. (2013). A conceptual framework for the spatial analysis of landscape genetic data. </w:t>
      </w:r>
      <w:r w:rsidRPr="003F6100">
        <w:rPr>
          <w:rFonts w:ascii="Times New Roman" w:hAnsi="Times New Roman" w:cs="Times New Roman"/>
          <w:i/>
          <w:iCs/>
          <w:noProof/>
          <w:sz w:val="24"/>
          <w:szCs w:val="24"/>
        </w:rPr>
        <w:t>Conservatio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4</w:t>
      </w:r>
      <w:r w:rsidRPr="003F6100">
        <w:rPr>
          <w:rFonts w:ascii="Times New Roman" w:hAnsi="Times New Roman" w:cs="Times New Roman"/>
          <w:noProof/>
          <w:sz w:val="24"/>
          <w:szCs w:val="24"/>
        </w:rPr>
        <w:t>(2), 253–261. doi: 10.1007/s10592-012-0391-5</w:t>
      </w:r>
    </w:p>
    <w:p w14:paraId="5BA2D45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3F6100">
        <w:rPr>
          <w:rFonts w:ascii="Times New Roman" w:hAnsi="Times New Roman" w:cs="Times New Roman"/>
          <w:i/>
          <w:iCs/>
          <w:noProof/>
          <w:sz w:val="24"/>
          <w:szCs w:val="24"/>
        </w:rPr>
        <w:t>Canadian Journal of Forest Research</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348</w:t>
      </w:r>
      <w:r w:rsidRPr="003F6100">
        <w:rPr>
          <w:rFonts w:ascii="Times New Roman" w:hAnsi="Times New Roman" w:cs="Times New Roman"/>
          <w:noProof/>
          <w:sz w:val="24"/>
          <w:szCs w:val="24"/>
        </w:rPr>
        <w:t>(September), 1339–1348. doi: 10.1139/cjfr-2018-0417</w:t>
      </w:r>
    </w:p>
    <w:p w14:paraId="10B996C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3F6100">
        <w:rPr>
          <w:rFonts w:ascii="Times New Roman" w:hAnsi="Times New Roman" w:cs="Times New Roman"/>
          <w:noProof/>
          <w:sz w:val="24"/>
          <w:szCs w:val="24"/>
        </w:rPr>
        <w:t xml:space="preserve">Wright, S. (1943). Isolation by Distance.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w:t>
      </w:r>
      <w:r w:rsidRPr="003F6100">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KkFADIrpoAtAAAA"/>
  </w:docVars>
  <w:rsids>
    <w:rsidRoot w:val="004E13A5"/>
    <w:rsid w:val="0000168C"/>
    <w:rsid w:val="00002466"/>
    <w:rsid w:val="00002A64"/>
    <w:rsid w:val="000053C7"/>
    <w:rsid w:val="00005F69"/>
    <w:rsid w:val="00006829"/>
    <w:rsid w:val="000141B3"/>
    <w:rsid w:val="000222ED"/>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45F8"/>
    <w:rsid w:val="00074A90"/>
    <w:rsid w:val="00074D7C"/>
    <w:rsid w:val="0007763B"/>
    <w:rsid w:val="00077818"/>
    <w:rsid w:val="00082620"/>
    <w:rsid w:val="00084066"/>
    <w:rsid w:val="00093A55"/>
    <w:rsid w:val="000955D0"/>
    <w:rsid w:val="00095B49"/>
    <w:rsid w:val="00097A65"/>
    <w:rsid w:val="000A3EC4"/>
    <w:rsid w:val="000A5079"/>
    <w:rsid w:val="000A6671"/>
    <w:rsid w:val="000A7724"/>
    <w:rsid w:val="000B078B"/>
    <w:rsid w:val="000B568D"/>
    <w:rsid w:val="000B7CDD"/>
    <w:rsid w:val="000C1EE3"/>
    <w:rsid w:val="000C2859"/>
    <w:rsid w:val="000D08D6"/>
    <w:rsid w:val="000D1B30"/>
    <w:rsid w:val="000D1CB4"/>
    <w:rsid w:val="000D683F"/>
    <w:rsid w:val="000E1A78"/>
    <w:rsid w:val="000E3A1A"/>
    <w:rsid w:val="000F06F3"/>
    <w:rsid w:val="000F49A2"/>
    <w:rsid w:val="001079BE"/>
    <w:rsid w:val="00117E9F"/>
    <w:rsid w:val="0012140E"/>
    <w:rsid w:val="001221C3"/>
    <w:rsid w:val="0012642F"/>
    <w:rsid w:val="00127CC5"/>
    <w:rsid w:val="00127D3A"/>
    <w:rsid w:val="00127F13"/>
    <w:rsid w:val="0013089B"/>
    <w:rsid w:val="00130BC1"/>
    <w:rsid w:val="00131252"/>
    <w:rsid w:val="00131E2F"/>
    <w:rsid w:val="00136405"/>
    <w:rsid w:val="00136C7B"/>
    <w:rsid w:val="001371AE"/>
    <w:rsid w:val="00140CCA"/>
    <w:rsid w:val="001411DE"/>
    <w:rsid w:val="001425D4"/>
    <w:rsid w:val="001446F6"/>
    <w:rsid w:val="00146654"/>
    <w:rsid w:val="001467B2"/>
    <w:rsid w:val="00147BDF"/>
    <w:rsid w:val="001563B0"/>
    <w:rsid w:val="00161403"/>
    <w:rsid w:val="00162C41"/>
    <w:rsid w:val="001633CB"/>
    <w:rsid w:val="00167AEB"/>
    <w:rsid w:val="00171477"/>
    <w:rsid w:val="00171B72"/>
    <w:rsid w:val="00174C4C"/>
    <w:rsid w:val="001756ED"/>
    <w:rsid w:val="00176B13"/>
    <w:rsid w:val="0017749B"/>
    <w:rsid w:val="00180AFB"/>
    <w:rsid w:val="00184ABD"/>
    <w:rsid w:val="001854BA"/>
    <w:rsid w:val="00190258"/>
    <w:rsid w:val="0019294D"/>
    <w:rsid w:val="001950CB"/>
    <w:rsid w:val="001965D2"/>
    <w:rsid w:val="001A5222"/>
    <w:rsid w:val="001A5615"/>
    <w:rsid w:val="001B42BC"/>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6DBA"/>
    <w:rsid w:val="001F6EAA"/>
    <w:rsid w:val="001F6EAC"/>
    <w:rsid w:val="001F7518"/>
    <w:rsid w:val="00200373"/>
    <w:rsid w:val="0020343C"/>
    <w:rsid w:val="002050D0"/>
    <w:rsid w:val="0021147F"/>
    <w:rsid w:val="00213093"/>
    <w:rsid w:val="00217199"/>
    <w:rsid w:val="002234E0"/>
    <w:rsid w:val="0022740C"/>
    <w:rsid w:val="0023072B"/>
    <w:rsid w:val="0023083C"/>
    <w:rsid w:val="002363EE"/>
    <w:rsid w:val="002377D0"/>
    <w:rsid w:val="0024289D"/>
    <w:rsid w:val="002446CC"/>
    <w:rsid w:val="0025060E"/>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2102"/>
    <w:rsid w:val="00295FF4"/>
    <w:rsid w:val="002A1E12"/>
    <w:rsid w:val="002A1F8B"/>
    <w:rsid w:val="002A3DE7"/>
    <w:rsid w:val="002A488E"/>
    <w:rsid w:val="002B4583"/>
    <w:rsid w:val="002C3535"/>
    <w:rsid w:val="002C7903"/>
    <w:rsid w:val="002C7C02"/>
    <w:rsid w:val="002D00E2"/>
    <w:rsid w:val="002D2EEA"/>
    <w:rsid w:val="002D63E3"/>
    <w:rsid w:val="002E0D4E"/>
    <w:rsid w:val="002E1313"/>
    <w:rsid w:val="002E7623"/>
    <w:rsid w:val="002F00E9"/>
    <w:rsid w:val="002F50D0"/>
    <w:rsid w:val="002F53A6"/>
    <w:rsid w:val="002F5737"/>
    <w:rsid w:val="00302E8C"/>
    <w:rsid w:val="0031038B"/>
    <w:rsid w:val="00310B2C"/>
    <w:rsid w:val="00314411"/>
    <w:rsid w:val="00314CA1"/>
    <w:rsid w:val="00315CBD"/>
    <w:rsid w:val="00316ED7"/>
    <w:rsid w:val="00322EF1"/>
    <w:rsid w:val="00332595"/>
    <w:rsid w:val="00335E2F"/>
    <w:rsid w:val="00337F86"/>
    <w:rsid w:val="003422BA"/>
    <w:rsid w:val="00347EEB"/>
    <w:rsid w:val="00350E98"/>
    <w:rsid w:val="003549D9"/>
    <w:rsid w:val="00354DBD"/>
    <w:rsid w:val="00354E8A"/>
    <w:rsid w:val="00355E82"/>
    <w:rsid w:val="00357CA8"/>
    <w:rsid w:val="003615F1"/>
    <w:rsid w:val="003654C9"/>
    <w:rsid w:val="00367BC5"/>
    <w:rsid w:val="0037039A"/>
    <w:rsid w:val="003706EC"/>
    <w:rsid w:val="003741B4"/>
    <w:rsid w:val="00374ECD"/>
    <w:rsid w:val="00377029"/>
    <w:rsid w:val="0037716B"/>
    <w:rsid w:val="00384231"/>
    <w:rsid w:val="00384DF0"/>
    <w:rsid w:val="0039025A"/>
    <w:rsid w:val="0039028C"/>
    <w:rsid w:val="00390597"/>
    <w:rsid w:val="00391295"/>
    <w:rsid w:val="00394C28"/>
    <w:rsid w:val="00396770"/>
    <w:rsid w:val="003A1360"/>
    <w:rsid w:val="003B19F7"/>
    <w:rsid w:val="003B3778"/>
    <w:rsid w:val="003B771C"/>
    <w:rsid w:val="003C17E9"/>
    <w:rsid w:val="003C228D"/>
    <w:rsid w:val="003C3E3B"/>
    <w:rsid w:val="003C46CA"/>
    <w:rsid w:val="003C4854"/>
    <w:rsid w:val="003C4910"/>
    <w:rsid w:val="003C4FA0"/>
    <w:rsid w:val="003C7909"/>
    <w:rsid w:val="003D41F3"/>
    <w:rsid w:val="003D4FA3"/>
    <w:rsid w:val="003D56EC"/>
    <w:rsid w:val="003D5A1B"/>
    <w:rsid w:val="003D67FC"/>
    <w:rsid w:val="003D72B7"/>
    <w:rsid w:val="003E094B"/>
    <w:rsid w:val="003E71A5"/>
    <w:rsid w:val="003E73EA"/>
    <w:rsid w:val="003F114F"/>
    <w:rsid w:val="003F2FF1"/>
    <w:rsid w:val="003F354B"/>
    <w:rsid w:val="003F3E31"/>
    <w:rsid w:val="003F6100"/>
    <w:rsid w:val="003F69D8"/>
    <w:rsid w:val="004024F6"/>
    <w:rsid w:val="004036B9"/>
    <w:rsid w:val="004058E4"/>
    <w:rsid w:val="00406446"/>
    <w:rsid w:val="0041016F"/>
    <w:rsid w:val="00411503"/>
    <w:rsid w:val="00415B08"/>
    <w:rsid w:val="004170BB"/>
    <w:rsid w:val="004176BF"/>
    <w:rsid w:val="00422C59"/>
    <w:rsid w:val="00425BB7"/>
    <w:rsid w:val="004305E4"/>
    <w:rsid w:val="004306AD"/>
    <w:rsid w:val="00433983"/>
    <w:rsid w:val="00435DEE"/>
    <w:rsid w:val="00435FC0"/>
    <w:rsid w:val="00436872"/>
    <w:rsid w:val="004378A1"/>
    <w:rsid w:val="004441A5"/>
    <w:rsid w:val="00451660"/>
    <w:rsid w:val="00461C2D"/>
    <w:rsid w:val="0047226E"/>
    <w:rsid w:val="00472402"/>
    <w:rsid w:val="00475747"/>
    <w:rsid w:val="00480063"/>
    <w:rsid w:val="0048240C"/>
    <w:rsid w:val="00492036"/>
    <w:rsid w:val="00492594"/>
    <w:rsid w:val="004960F6"/>
    <w:rsid w:val="004A38A8"/>
    <w:rsid w:val="004A42FA"/>
    <w:rsid w:val="004A6053"/>
    <w:rsid w:val="004A6ACA"/>
    <w:rsid w:val="004A6C2F"/>
    <w:rsid w:val="004B01E2"/>
    <w:rsid w:val="004B1469"/>
    <w:rsid w:val="004B20F9"/>
    <w:rsid w:val="004B5712"/>
    <w:rsid w:val="004B600A"/>
    <w:rsid w:val="004B7793"/>
    <w:rsid w:val="004C0170"/>
    <w:rsid w:val="004C5976"/>
    <w:rsid w:val="004D104E"/>
    <w:rsid w:val="004D1456"/>
    <w:rsid w:val="004D63F8"/>
    <w:rsid w:val="004D7255"/>
    <w:rsid w:val="004E072F"/>
    <w:rsid w:val="004E13A5"/>
    <w:rsid w:val="004E3EF4"/>
    <w:rsid w:val="004E6917"/>
    <w:rsid w:val="004F11B7"/>
    <w:rsid w:val="004F670E"/>
    <w:rsid w:val="004F75B9"/>
    <w:rsid w:val="00500E46"/>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7BAC"/>
    <w:rsid w:val="00540E32"/>
    <w:rsid w:val="00541832"/>
    <w:rsid w:val="0054565E"/>
    <w:rsid w:val="00546239"/>
    <w:rsid w:val="00547B44"/>
    <w:rsid w:val="005524EA"/>
    <w:rsid w:val="00552FCF"/>
    <w:rsid w:val="005542C9"/>
    <w:rsid w:val="00555324"/>
    <w:rsid w:val="00561DE1"/>
    <w:rsid w:val="005663CD"/>
    <w:rsid w:val="0056645A"/>
    <w:rsid w:val="005725C7"/>
    <w:rsid w:val="005750CA"/>
    <w:rsid w:val="00577AF7"/>
    <w:rsid w:val="00586186"/>
    <w:rsid w:val="0059053F"/>
    <w:rsid w:val="00596B92"/>
    <w:rsid w:val="005A17AF"/>
    <w:rsid w:val="005A4792"/>
    <w:rsid w:val="005A56C0"/>
    <w:rsid w:val="005A7AE1"/>
    <w:rsid w:val="005B5111"/>
    <w:rsid w:val="005B52B2"/>
    <w:rsid w:val="005B723C"/>
    <w:rsid w:val="005C17F4"/>
    <w:rsid w:val="005C6117"/>
    <w:rsid w:val="005C66EB"/>
    <w:rsid w:val="005C6B4D"/>
    <w:rsid w:val="005D027E"/>
    <w:rsid w:val="005D0E13"/>
    <w:rsid w:val="005D5434"/>
    <w:rsid w:val="005D5951"/>
    <w:rsid w:val="005D663D"/>
    <w:rsid w:val="005D6EA5"/>
    <w:rsid w:val="005E037A"/>
    <w:rsid w:val="005E07EE"/>
    <w:rsid w:val="005E309B"/>
    <w:rsid w:val="005E4D5F"/>
    <w:rsid w:val="005F29B0"/>
    <w:rsid w:val="005F394B"/>
    <w:rsid w:val="005F3C03"/>
    <w:rsid w:val="005F6CBE"/>
    <w:rsid w:val="005F6E17"/>
    <w:rsid w:val="005F736B"/>
    <w:rsid w:val="00601497"/>
    <w:rsid w:val="00604C02"/>
    <w:rsid w:val="00611055"/>
    <w:rsid w:val="00611155"/>
    <w:rsid w:val="00611A4E"/>
    <w:rsid w:val="006141B4"/>
    <w:rsid w:val="00614ACA"/>
    <w:rsid w:val="00616333"/>
    <w:rsid w:val="00617696"/>
    <w:rsid w:val="00621C36"/>
    <w:rsid w:val="00626150"/>
    <w:rsid w:val="00631CD3"/>
    <w:rsid w:val="006339F9"/>
    <w:rsid w:val="00634B5A"/>
    <w:rsid w:val="00635445"/>
    <w:rsid w:val="00635AF6"/>
    <w:rsid w:val="006368E7"/>
    <w:rsid w:val="00636A47"/>
    <w:rsid w:val="00640C87"/>
    <w:rsid w:val="00643C26"/>
    <w:rsid w:val="006451B0"/>
    <w:rsid w:val="0064599B"/>
    <w:rsid w:val="00646795"/>
    <w:rsid w:val="00646E49"/>
    <w:rsid w:val="006507CE"/>
    <w:rsid w:val="006520B8"/>
    <w:rsid w:val="0065400A"/>
    <w:rsid w:val="00654C24"/>
    <w:rsid w:val="00655DDB"/>
    <w:rsid w:val="0065660C"/>
    <w:rsid w:val="006624C2"/>
    <w:rsid w:val="00667F46"/>
    <w:rsid w:val="006738FD"/>
    <w:rsid w:val="0067400C"/>
    <w:rsid w:val="006754D0"/>
    <w:rsid w:val="00675D5B"/>
    <w:rsid w:val="006814B3"/>
    <w:rsid w:val="00681C46"/>
    <w:rsid w:val="00684DBB"/>
    <w:rsid w:val="00685386"/>
    <w:rsid w:val="00690CD2"/>
    <w:rsid w:val="00691A19"/>
    <w:rsid w:val="00692022"/>
    <w:rsid w:val="00694155"/>
    <w:rsid w:val="0069486C"/>
    <w:rsid w:val="006A175B"/>
    <w:rsid w:val="006A2E72"/>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59FE"/>
    <w:rsid w:val="006F6A06"/>
    <w:rsid w:val="006F7782"/>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C0F"/>
    <w:rsid w:val="00795488"/>
    <w:rsid w:val="00795844"/>
    <w:rsid w:val="007A49EF"/>
    <w:rsid w:val="007A4D11"/>
    <w:rsid w:val="007A686D"/>
    <w:rsid w:val="007B05E0"/>
    <w:rsid w:val="007B0795"/>
    <w:rsid w:val="007B643B"/>
    <w:rsid w:val="007C16E3"/>
    <w:rsid w:val="007C19E5"/>
    <w:rsid w:val="007C62DE"/>
    <w:rsid w:val="007C7FE1"/>
    <w:rsid w:val="007D5A56"/>
    <w:rsid w:val="007D60E9"/>
    <w:rsid w:val="007D68AE"/>
    <w:rsid w:val="007D76B3"/>
    <w:rsid w:val="007D7E27"/>
    <w:rsid w:val="007D7FB8"/>
    <w:rsid w:val="007E082E"/>
    <w:rsid w:val="007E1C8E"/>
    <w:rsid w:val="007E677E"/>
    <w:rsid w:val="007F2596"/>
    <w:rsid w:val="007F2634"/>
    <w:rsid w:val="007F43DF"/>
    <w:rsid w:val="007F6443"/>
    <w:rsid w:val="00804242"/>
    <w:rsid w:val="00805090"/>
    <w:rsid w:val="0081052F"/>
    <w:rsid w:val="008152A9"/>
    <w:rsid w:val="00816D23"/>
    <w:rsid w:val="00821191"/>
    <w:rsid w:val="008221AF"/>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B20"/>
    <w:rsid w:val="008601CB"/>
    <w:rsid w:val="008615D7"/>
    <w:rsid w:val="008617EB"/>
    <w:rsid w:val="00861BB3"/>
    <w:rsid w:val="008647FB"/>
    <w:rsid w:val="00864FAF"/>
    <w:rsid w:val="008661B5"/>
    <w:rsid w:val="008668B7"/>
    <w:rsid w:val="00873F32"/>
    <w:rsid w:val="00875EA5"/>
    <w:rsid w:val="00876118"/>
    <w:rsid w:val="00877B8B"/>
    <w:rsid w:val="00886D97"/>
    <w:rsid w:val="008903BF"/>
    <w:rsid w:val="00896E43"/>
    <w:rsid w:val="008A0CE4"/>
    <w:rsid w:val="008A2F5F"/>
    <w:rsid w:val="008A3027"/>
    <w:rsid w:val="008A40CE"/>
    <w:rsid w:val="008A7AF8"/>
    <w:rsid w:val="008B2DA1"/>
    <w:rsid w:val="008B6491"/>
    <w:rsid w:val="008C31BD"/>
    <w:rsid w:val="008C35FC"/>
    <w:rsid w:val="008C480D"/>
    <w:rsid w:val="008D2682"/>
    <w:rsid w:val="008D57CB"/>
    <w:rsid w:val="008D5B11"/>
    <w:rsid w:val="008D5DC5"/>
    <w:rsid w:val="008D6209"/>
    <w:rsid w:val="008E5867"/>
    <w:rsid w:val="008E65CC"/>
    <w:rsid w:val="008E6B15"/>
    <w:rsid w:val="008F66A1"/>
    <w:rsid w:val="008F6FB3"/>
    <w:rsid w:val="0090094F"/>
    <w:rsid w:val="00903156"/>
    <w:rsid w:val="00903FDD"/>
    <w:rsid w:val="009048D9"/>
    <w:rsid w:val="00904B54"/>
    <w:rsid w:val="0090522E"/>
    <w:rsid w:val="00906C92"/>
    <w:rsid w:val="00907699"/>
    <w:rsid w:val="00910194"/>
    <w:rsid w:val="00911F2D"/>
    <w:rsid w:val="009150FB"/>
    <w:rsid w:val="00921376"/>
    <w:rsid w:val="009219AB"/>
    <w:rsid w:val="009267FF"/>
    <w:rsid w:val="00926F7A"/>
    <w:rsid w:val="009275A9"/>
    <w:rsid w:val="009279F4"/>
    <w:rsid w:val="00927E09"/>
    <w:rsid w:val="00931038"/>
    <w:rsid w:val="0093343E"/>
    <w:rsid w:val="00933BE9"/>
    <w:rsid w:val="00940D8A"/>
    <w:rsid w:val="009507E1"/>
    <w:rsid w:val="00955D0E"/>
    <w:rsid w:val="00960F8C"/>
    <w:rsid w:val="0096227D"/>
    <w:rsid w:val="00962B5C"/>
    <w:rsid w:val="00964666"/>
    <w:rsid w:val="00965170"/>
    <w:rsid w:val="00966A00"/>
    <w:rsid w:val="009671FF"/>
    <w:rsid w:val="00973A4F"/>
    <w:rsid w:val="00987774"/>
    <w:rsid w:val="00990CFD"/>
    <w:rsid w:val="0099229B"/>
    <w:rsid w:val="0099254D"/>
    <w:rsid w:val="00992E41"/>
    <w:rsid w:val="00993057"/>
    <w:rsid w:val="00994541"/>
    <w:rsid w:val="009A0A45"/>
    <w:rsid w:val="009A1C9A"/>
    <w:rsid w:val="009A2299"/>
    <w:rsid w:val="009A3B7C"/>
    <w:rsid w:val="009A43EF"/>
    <w:rsid w:val="009B001E"/>
    <w:rsid w:val="009B0696"/>
    <w:rsid w:val="009B1C8F"/>
    <w:rsid w:val="009C383E"/>
    <w:rsid w:val="009C5C6C"/>
    <w:rsid w:val="009C6F0C"/>
    <w:rsid w:val="009D06C0"/>
    <w:rsid w:val="009D181A"/>
    <w:rsid w:val="009D2703"/>
    <w:rsid w:val="009D33DF"/>
    <w:rsid w:val="009D3B27"/>
    <w:rsid w:val="009D4A91"/>
    <w:rsid w:val="009D56FB"/>
    <w:rsid w:val="009D581E"/>
    <w:rsid w:val="009E0DF8"/>
    <w:rsid w:val="009E4A05"/>
    <w:rsid w:val="009E7BAF"/>
    <w:rsid w:val="009F267D"/>
    <w:rsid w:val="009F38AB"/>
    <w:rsid w:val="009F61E0"/>
    <w:rsid w:val="009F76DA"/>
    <w:rsid w:val="00A020EA"/>
    <w:rsid w:val="00A03B83"/>
    <w:rsid w:val="00A04F14"/>
    <w:rsid w:val="00A07C15"/>
    <w:rsid w:val="00A10ABA"/>
    <w:rsid w:val="00A11506"/>
    <w:rsid w:val="00A11547"/>
    <w:rsid w:val="00A1387D"/>
    <w:rsid w:val="00A13D2D"/>
    <w:rsid w:val="00A211B7"/>
    <w:rsid w:val="00A239B8"/>
    <w:rsid w:val="00A24993"/>
    <w:rsid w:val="00A26A5C"/>
    <w:rsid w:val="00A3005D"/>
    <w:rsid w:val="00A30430"/>
    <w:rsid w:val="00A312A8"/>
    <w:rsid w:val="00A43AB7"/>
    <w:rsid w:val="00A44CD5"/>
    <w:rsid w:val="00A51228"/>
    <w:rsid w:val="00A51906"/>
    <w:rsid w:val="00A51948"/>
    <w:rsid w:val="00A538F0"/>
    <w:rsid w:val="00A53D4B"/>
    <w:rsid w:val="00A60F90"/>
    <w:rsid w:val="00A6316D"/>
    <w:rsid w:val="00A63C66"/>
    <w:rsid w:val="00A64B43"/>
    <w:rsid w:val="00A66D8B"/>
    <w:rsid w:val="00A74CDA"/>
    <w:rsid w:val="00A75ECD"/>
    <w:rsid w:val="00A8176B"/>
    <w:rsid w:val="00A84ED9"/>
    <w:rsid w:val="00A92DD0"/>
    <w:rsid w:val="00A95594"/>
    <w:rsid w:val="00A95B48"/>
    <w:rsid w:val="00A96BD0"/>
    <w:rsid w:val="00A970F5"/>
    <w:rsid w:val="00A97629"/>
    <w:rsid w:val="00AA3A0B"/>
    <w:rsid w:val="00AA4E39"/>
    <w:rsid w:val="00AA784F"/>
    <w:rsid w:val="00AB2B18"/>
    <w:rsid w:val="00AB4F71"/>
    <w:rsid w:val="00AB5220"/>
    <w:rsid w:val="00AB68BE"/>
    <w:rsid w:val="00AC0D96"/>
    <w:rsid w:val="00AC1399"/>
    <w:rsid w:val="00AC1D0A"/>
    <w:rsid w:val="00AC2F7C"/>
    <w:rsid w:val="00AC7B7B"/>
    <w:rsid w:val="00AD1069"/>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132B"/>
    <w:rsid w:val="00B22380"/>
    <w:rsid w:val="00B238ED"/>
    <w:rsid w:val="00B25EF6"/>
    <w:rsid w:val="00B32337"/>
    <w:rsid w:val="00B34350"/>
    <w:rsid w:val="00B3465A"/>
    <w:rsid w:val="00B3786F"/>
    <w:rsid w:val="00B37A76"/>
    <w:rsid w:val="00B43648"/>
    <w:rsid w:val="00B441F7"/>
    <w:rsid w:val="00B51B58"/>
    <w:rsid w:val="00B53747"/>
    <w:rsid w:val="00B56B96"/>
    <w:rsid w:val="00B63983"/>
    <w:rsid w:val="00B63A97"/>
    <w:rsid w:val="00B63E88"/>
    <w:rsid w:val="00B6498A"/>
    <w:rsid w:val="00B70338"/>
    <w:rsid w:val="00B71811"/>
    <w:rsid w:val="00B72DF0"/>
    <w:rsid w:val="00B752BC"/>
    <w:rsid w:val="00B76004"/>
    <w:rsid w:val="00B803AC"/>
    <w:rsid w:val="00B82026"/>
    <w:rsid w:val="00B825BE"/>
    <w:rsid w:val="00B87FEB"/>
    <w:rsid w:val="00B90851"/>
    <w:rsid w:val="00B910E4"/>
    <w:rsid w:val="00B9640C"/>
    <w:rsid w:val="00B964CC"/>
    <w:rsid w:val="00BA0803"/>
    <w:rsid w:val="00BA2D31"/>
    <w:rsid w:val="00BA6B34"/>
    <w:rsid w:val="00BA72C1"/>
    <w:rsid w:val="00BA77FD"/>
    <w:rsid w:val="00BB6B2C"/>
    <w:rsid w:val="00BC1041"/>
    <w:rsid w:val="00BC2783"/>
    <w:rsid w:val="00BC2FDB"/>
    <w:rsid w:val="00BC3881"/>
    <w:rsid w:val="00BD001D"/>
    <w:rsid w:val="00BD0403"/>
    <w:rsid w:val="00BD57C8"/>
    <w:rsid w:val="00BD5E9A"/>
    <w:rsid w:val="00BD6DD3"/>
    <w:rsid w:val="00BD7264"/>
    <w:rsid w:val="00BE0825"/>
    <w:rsid w:val="00BE6331"/>
    <w:rsid w:val="00BF391B"/>
    <w:rsid w:val="00BF78ED"/>
    <w:rsid w:val="00C011E9"/>
    <w:rsid w:val="00C0184F"/>
    <w:rsid w:val="00C023E3"/>
    <w:rsid w:val="00C074BE"/>
    <w:rsid w:val="00C07FA2"/>
    <w:rsid w:val="00C11EEA"/>
    <w:rsid w:val="00C126BB"/>
    <w:rsid w:val="00C1393E"/>
    <w:rsid w:val="00C15D2E"/>
    <w:rsid w:val="00C16340"/>
    <w:rsid w:val="00C16802"/>
    <w:rsid w:val="00C16C0E"/>
    <w:rsid w:val="00C21316"/>
    <w:rsid w:val="00C2150B"/>
    <w:rsid w:val="00C23647"/>
    <w:rsid w:val="00C27137"/>
    <w:rsid w:val="00C3279E"/>
    <w:rsid w:val="00C3547E"/>
    <w:rsid w:val="00C365FA"/>
    <w:rsid w:val="00C402B5"/>
    <w:rsid w:val="00C414D5"/>
    <w:rsid w:val="00C422DB"/>
    <w:rsid w:val="00C4355E"/>
    <w:rsid w:val="00C44162"/>
    <w:rsid w:val="00C4728B"/>
    <w:rsid w:val="00C47A12"/>
    <w:rsid w:val="00C5132F"/>
    <w:rsid w:val="00C519A3"/>
    <w:rsid w:val="00C5386F"/>
    <w:rsid w:val="00C5479F"/>
    <w:rsid w:val="00C569A0"/>
    <w:rsid w:val="00C60673"/>
    <w:rsid w:val="00C60DE9"/>
    <w:rsid w:val="00C61BAE"/>
    <w:rsid w:val="00C639AD"/>
    <w:rsid w:val="00C64363"/>
    <w:rsid w:val="00C64D99"/>
    <w:rsid w:val="00C71E31"/>
    <w:rsid w:val="00C71E83"/>
    <w:rsid w:val="00C7231E"/>
    <w:rsid w:val="00C72944"/>
    <w:rsid w:val="00C73507"/>
    <w:rsid w:val="00C74EA1"/>
    <w:rsid w:val="00C7501F"/>
    <w:rsid w:val="00C77098"/>
    <w:rsid w:val="00C908FF"/>
    <w:rsid w:val="00C91C4C"/>
    <w:rsid w:val="00C955CE"/>
    <w:rsid w:val="00CB0166"/>
    <w:rsid w:val="00CB24CD"/>
    <w:rsid w:val="00CB560E"/>
    <w:rsid w:val="00CB6200"/>
    <w:rsid w:val="00CB6FB3"/>
    <w:rsid w:val="00CC1F19"/>
    <w:rsid w:val="00CC2517"/>
    <w:rsid w:val="00CC5AFB"/>
    <w:rsid w:val="00CC72B2"/>
    <w:rsid w:val="00CE0FF0"/>
    <w:rsid w:val="00CE517A"/>
    <w:rsid w:val="00CE6B0A"/>
    <w:rsid w:val="00CE6FD9"/>
    <w:rsid w:val="00CE71E7"/>
    <w:rsid w:val="00CF30F2"/>
    <w:rsid w:val="00CF353A"/>
    <w:rsid w:val="00CF7403"/>
    <w:rsid w:val="00CF7E96"/>
    <w:rsid w:val="00D00F0A"/>
    <w:rsid w:val="00D01E4D"/>
    <w:rsid w:val="00D02662"/>
    <w:rsid w:val="00D02F42"/>
    <w:rsid w:val="00D03563"/>
    <w:rsid w:val="00D07A3A"/>
    <w:rsid w:val="00D100F7"/>
    <w:rsid w:val="00D14145"/>
    <w:rsid w:val="00D2058D"/>
    <w:rsid w:val="00D21628"/>
    <w:rsid w:val="00D21F28"/>
    <w:rsid w:val="00D23CEC"/>
    <w:rsid w:val="00D2425A"/>
    <w:rsid w:val="00D2594B"/>
    <w:rsid w:val="00D276A5"/>
    <w:rsid w:val="00D3019E"/>
    <w:rsid w:val="00D34C06"/>
    <w:rsid w:val="00D36BFD"/>
    <w:rsid w:val="00D41158"/>
    <w:rsid w:val="00D419BF"/>
    <w:rsid w:val="00D42082"/>
    <w:rsid w:val="00D433EE"/>
    <w:rsid w:val="00D4510C"/>
    <w:rsid w:val="00D476F7"/>
    <w:rsid w:val="00D521FC"/>
    <w:rsid w:val="00D54E9F"/>
    <w:rsid w:val="00D56318"/>
    <w:rsid w:val="00D62AED"/>
    <w:rsid w:val="00D62FA6"/>
    <w:rsid w:val="00D65028"/>
    <w:rsid w:val="00D66B9D"/>
    <w:rsid w:val="00D73057"/>
    <w:rsid w:val="00D74ECC"/>
    <w:rsid w:val="00D77D74"/>
    <w:rsid w:val="00D8178E"/>
    <w:rsid w:val="00D82B29"/>
    <w:rsid w:val="00D8326B"/>
    <w:rsid w:val="00D84E37"/>
    <w:rsid w:val="00D851FB"/>
    <w:rsid w:val="00D85461"/>
    <w:rsid w:val="00D854FE"/>
    <w:rsid w:val="00D85987"/>
    <w:rsid w:val="00D87DAF"/>
    <w:rsid w:val="00D92DB8"/>
    <w:rsid w:val="00D944C3"/>
    <w:rsid w:val="00D9453C"/>
    <w:rsid w:val="00D95DF9"/>
    <w:rsid w:val="00DA17B9"/>
    <w:rsid w:val="00DA20F1"/>
    <w:rsid w:val="00DA3E21"/>
    <w:rsid w:val="00DA5888"/>
    <w:rsid w:val="00DC074F"/>
    <w:rsid w:val="00DC1FCE"/>
    <w:rsid w:val="00DC2BAC"/>
    <w:rsid w:val="00DC6E86"/>
    <w:rsid w:val="00DD02CB"/>
    <w:rsid w:val="00DD02FD"/>
    <w:rsid w:val="00DD6118"/>
    <w:rsid w:val="00DD759F"/>
    <w:rsid w:val="00DE0B71"/>
    <w:rsid w:val="00DE3FED"/>
    <w:rsid w:val="00DE4C3E"/>
    <w:rsid w:val="00DE72D8"/>
    <w:rsid w:val="00DE7729"/>
    <w:rsid w:val="00DF3A37"/>
    <w:rsid w:val="00DF567C"/>
    <w:rsid w:val="00DF5ADE"/>
    <w:rsid w:val="00DF7D4D"/>
    <w:rsid w:val="00E02731"/>
    <w:rsid w:val="00E05108"/>
    <w:rsid w:val="00E06812"/>
    <w:rsid w:val="00E0779F"/>
    <w:rsid w:val="00E10E04"/>
    <w:rsid w:val="00E116E0"/>
    <w:rsid w:val="00E164C3"/>
    <w:rsid w:val="00E21228"/>
    <w:rsid w:val="00E25199"/>
    <w:rsid w:val="00E2582E"/>
    <w:rsid w:val="00E260AA"/>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AEA"/>
    <w:rsid w:val="00E64624"/>
    <w:rsid w:val="00E648B6"/>
    <w:rsid w:val="00E65F6C"/>
    <w:rsid w:val="00E715FE"/>
    <w:rsid w:val="00E71C81"/>
    <w:rsid w:val="00E75CDD"/>
    <w:rsid w:val="00E75D16"/>
    <w:rsid w:val="00E76778"/>
    <w:rsid w:val="00E801CA"/>
    <w:rsid w:val="00E855C9"/>
    <w:rsid w:val="00E85B45"/>
    <w:rsid w:val="00E876E6"/>
    <w:rsid w:val="00E9039C"/>
    <w:rsid w:val="00E91D97"/>
    <w:rsid w:val="00E92C64"/>
    <w:rsid w:val="00E9314B"/>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3276"/>
    <w:rsid w:val="00F045D5"/>
    <w:rsid w:val="00F04F70"/>
    <w:rsid w:val="00F05BC1"/>
    <w:rsid w:val="00F05FD6"/>
    <w:rsid w:val="00F06536"/>
    <w:rsid w:val="00F065FC"/>
    <w:rsid w:val="00F11734"/>
    <w:rsid w:val="00F11CC4"/>
    <w:rsid w:val="00F1314A"/>
    <w:rsid w:val="00F136EF"/>
    <w:rsid w:val="00F14791"/>
    <w:rsid w:val="00F147BB"/>
    <w:rsid w:val="00F17C3F"/>
    <w:rsid w:val="00F2342E"/>
    <w:rsid w:val="00F2498B"/>
    <w:rsid w:val="00F24C6B"/>
    <w:rsid w:val="00F26C85"/>
    <w:rsid w:val="00F27778"/>
    <w:rsid w:val="00F320FC"/>
    <w:rsid w:val="00F322CA"/>
    <w:rsid w:val="00F37ADB"/>
    <w:rsid w:val="00F424FD"/>
    <w:rsid w:val="00F50B1C"/>
    <w:rsid w:val="00F50BB1"/>
    <w:rsid w:val="00F52026"/>
    <w:rsid w:val="00F54551"/>
    <w:rsid w:val="00F5629D"/>
    <w:rsid w:val="00F62EA3"/>
    <w:rsid w:val="00F63000"/>
    <w:rsid w:val="00F6615F"/>
    <w:rsid w:val="00F73330"/>
    <w:rsid w:val="00F74AFD"/>
    <w:rsid w:val="00F85527"/>
    <w:rsid w:val="00F90329"/>
    <w:rsid w:val="00F9052D"/>
    <w:rsid w:val="00F92D6E"/>
    <w:rsid w:val="00F962E5"/>
    <w:rsid w:val="00F972F2"/>
    <w:rsid w:val="00FA090A"/>
    <w:rsid w:val="00FA3B98"/>
    <w:rsid w:val="00FC0721"/>
    <w:rsid w:val="00FC1F62"/>
    <w:rsid w:val="00FC33C1"/>
    <w:rsid w:val="00FC5954"/>
    <w:rsid w:val="00FD1093"/>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docId w15:val="{45C0C4EE-C9E4-4A9E-AE9A-0F9AD9AD1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hyperlink" Target="http://www.computecanada.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FB41C-7AB0-4156-B758-FE49AFDE7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0</Pages>
  <Words>39260</Words>
  <Characters>223785</Characters>
  <Application>Microsoft Office Word</Application>
  <DocSecurity>0</DocSecurity>
  <Lines>1864</Lines>
  <Paragraphs>52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3</cp:revision>
  <dcterms:created xsi:type="dcterms:W3CDTF">2020-01-11T07:56:00Z</dcterms:created>
  <dcterms:modified xsi:type="dcterms:W3CDTF">2020-01-11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